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5EF5FA" w14:textId="77777777" w:rsidR="00F639A5" w:rsidRDefault="00F639A5">
      <w:pPr>
        <w:pStyle w:val="Title"/>
        <w:rPr>
          <w:color w:val="000000"/>
          <w:sz w:val="32"/>
          <w:szCs w:val="32"/>
        </w:rPr>
      </w:pPr>
      <w:bookmarkStart w:id="0" w:name="_GoBack"/>
      <w:bookmarkEnd w:id="0"/>
    </w:p>
    <w:p w14:paraId="6D831276" w14:textId="77777777" w:rsidR="00820814" w:rsidRPr="00820814" w:rsidRDefault="00820814" w:rsidP="00820814">
      <w:pPr>
        <w:jc w:val="center"/>
        <w:rPr>
          <w:b/>
          <w:sz w:val="32"/>
          <w:szCs w:val="32"/>
        </w:rPr>
      </w:pPr>
      <w:r w:rsidRPr="00820814">
        <w:rPr>
          <w:b/>
          <w:sz w:val="32"/>
          <w:szCs w:val="32"/>
        </w:rPr>
        <w:t>THEORY OF CULTIVATION IN KOREAN DRAMA IN SOCIAL MEDIA</w:t>
      </w:r>
    </w:p>
    <w:p w14:paraId="15121F37" w14:textId="77777777" w:rsidR="00820814" w:rsidRPr="00F34A5E" w:rsidRDefault="00820814" w:rsidP="00820814">
      <w:pPr>
        <w:jc w:val="center"/>
        <w:rPr>
          <w:b/>
          <w:vertAlign w:val="superscript"/>
        </w:rPr>
      </w:pPr>
      <w:proofErr w:type="spellStart"/>
      <w:r w:rsidRPr="00F34A5E">
        <w:rPr>
          <w:b/>
        </w:rPr>
        <w:t>Sa’diyah</w:t>
      </w:r>
      <w:proofErr w:type="spellEnd"/>
      <w:r w:rsidRPr="00F34A5E">
        <w:rPr>
          <w:b/>
        </w:rPr>
        <w:t xml:space="preserve"> El Adawiyah</w:t>
      </w:r>
      <w:r w:rsidRPr="00F34A5E">
        <w:rPr>
          <w:b/>
          <w:vertAlign w:val="superscript"/>
        </w:rPr>
        <w:t>1)</w:t>
      </w:r>
      <w:r w:rsidRPr="00F34A5E">
        <w:rPr>
          <w:b/>
        </w:rPr>
        <w:t xml:space="preserve">, </w:t>
      </w:r>
      <w:proofErr w:type="spellStart"/>
      <w:r w:rsidRPr="00F34A5E">
        <w:rPr>
          <w:b/>
        </w:rPr>
        <w:t>Tria</w:t>
      </w:r>
      <w:proofErr w:type="spellEnd"/>
      <w:r w:rsidRPr="00F34A5E">
        <w:rPr>
          <w:b/>
        </w:rPr>
        <w:t xml:space="preserve"> Patrianti</w:t>
      </w:r>
      <w:r w:rsidRPr="00F34A5E">
        <w:rPr>
          <w:b/>
          <w:vertAlign w:val="superscript"/>
        </w:rPr>
        <w:t>2)</w:t>
      </w:r>
      <w:r w:rsidRPr="00F34A5E">
        <w:rPr>
          <w:b/>
        </w:rPr>
        <w:t xml:space="preserve">, </w:t>
      </w:r>
      <w:proofErr w:type="spellStart"/>
      <w:r w:rsidRPr="00F34A5E">
        <w:rPr>
          <w:b/>
        </w:rPr>
        <w:t>Agus</w:t>
      </w:r>
      <w:proofErr w:type="spellEnd"/>
      <w:r w:rsidRPr="00F34A5E">
        <w:rPr>
          <w:b/>
        </w:rPr>
        <w:t xml:space="preserve"> Hermanto</w:t>
      </w:r>
      <w:r w:rsidRPr="00F34A5E">
        <w:rPr>
          <w:b/>
          <w:vertAlign w:val="superscript"/>
        </w:rPr>
        <w:t>3)</w:t>
      </w:r>
      <w:r w:rsidRPr="00F34A5E">
        <w:rPr>
          <w:b/>
        </w:rPr>
        <w:t xml:space="preserve">, </w:t>
      </w:r>
      <w:proofErr w:type="spellStart"/>
      <w:r w:rsidRPr="00F34A5E">
        <w:rPr>
          <w:b/>
        </w:rPr>
        <w:t>Rahmanita</w:t>
      </w:r>
      <w:proofErr w:type="spellEnd"/>
      <w:r w:rsidRPr="00F34A5E">
        <w:rPr>
          <w:b/>
        </w:rPr>
        <w:t xml:space="preserve"> Ginting4),</w:t>
      </w:r>
    </w:p>
    <w:p w14:paraId="3332396B" w14:textId="1BA2175D" w:rsidR="00820814" w:rsidRPr="00F34A5E" w:rsidRDefault="00820814" w:rsidP="00820814">
      <w:pPr>
        <w:pStyle w:val="ListParagraph"/>
        <w:spacing w:line="240" w:lineRule="auto"/>
        <w:ind w:left="0"/>
        <w:jc w:val="center"/>
        <w:rPr>
          <w:rFonts w:ascii="Times New Roman" w:hAnsi="Times New Roman"/>
          <w:sz w:val="24"/>
          <w:szCs w:val="24"/>
          <w:lang w:val="en-US"/>
        </w:rPr>
      </w:pPr>
      <w:r w:rsidRPr="00F34A5E">
        <w:rPr>
          <w:rFonts w:ascii="Times New Roman" w:hAnsi="Times New Roman"/>
          <w:sz w:val="24"/>
          <w:szCs w:val="24"/>
          <w:vertAlign w:val="superscript"/>
          <w:lang w:val="en-US"/>
        </w:rPr>
        <w:t>1)</w:t>
      </w:r>
      <w:r w:rsidRPr="00F34A5E">
        <w:rPr>
          <w:rFonts w:ascii="Times New Roman" w:hAnsi="Times New Roman"/>
          <w:sz w:val="24"/>
          <w:szCs w:val="24"/>
          <w:lang w:val="en-US"/>
        </w:rPr>
        <w:t xml:space="preserve">Faculty of Social Science and Politic Science/Magister Communications </w:t>
      </w:r>
      <w:proofErr w:type="gramStart"/>
      <w:r w:rsidRPr="00F34A5E">
        <w:rPr>
          <w:rFonts w:ascii="Times New Roman" w:hAnsi="Times New Roman"/>
          <w:sz w:val="24"/>
          <w:szCs w:val="24"/>
          <w:lang w:val="en-US"/>
        </w:rPr>
        <w:t xml:space="preserve">Science  </w:t>
      </w:r>
      <w:r w:rsidRPr="00F34A5E">
        <w:rPr>
          <w:rFonts w:ascii="Times New Roman" w:hAnsi="Times New Roman"/>
          <w:sz w:val="24"/>
          <w:szCs w:val="24"/>
        </w:rPr>
        <w:t>Muhammadiyah</w:t>
      </w:r>
      <w:proofErr w:type="gramEnd"/>
      <w:r w:rsidRPr="00F34A5E">
        <w:rPr>
          <w:rFonts w:ascii="Times New Roman" w:hAnsi="Times New Roman"/>
          <w:sz w:val="24"/>
          <w:szCs w:val="24"/>
        </w:rPr>
        <w:t xml:space="preserve"> Jakarta University</w:t>
      </w:r>
      <w:r w:rsidRPr="00F34A5E">
        <w:rPr>
          <w:rFonts w:ascii="Times New Roman" w:hAnsi="Times New Roman"/>
          <w:sz w:val="24"/>
          <w:szCs w:val="24"/>
          <w:lang w:val="en-US"/>
        </w:rPr>
        <w:t>, Indonesia</w:t>
      </w:r>
    </w:p>
    <w:p w14:paraId="28D19889" w14:textId="77777777" w:rsidR="00820814" w:rsidRPr="00F34A5E" w:rsidRDefault="00820814" w:rsidP="00820814">
      <w:pPr>
        <w:pStyle w:val="ListParagraph"/>
        <w:spacing w:line="240" w:lineRule="auto"/>
        <w:ind w:left="0"/>
        <w:jc w:val="center"/>
        <w:rPr>
          <w:rFonts w:ascii="Times New Roman" w:hAnsi="Times New Roman"/>
          <w:sz w:val="24"/>
          <w:szCs w:val="24"/>
          <w:lang w:val="en-US"/>
        </w:rPr>
      </w:pPr>
      <w:r w:rsidRPr="00F34A5E">
        <w:rPr>
          <w:rFonts w:ascii="Times New Roman" w:hAnsi="Times New Roman"/>
          <w:sz w:val="24"/>
          <w:szCs w:val="24"/>
          <w:vertAlign w:val="superscript"/>
          <w:lang w:val="en-US"/>
        </w:rPr>
        <w:t>2,</w:t>
      </w:r>
      <w:proofErr w:type="gramStart"/>
      <w:r w:rsidRPr="00F34A5E">
        <w:rPr>
          <w:rFonts w:ascii="Times New Roman" w:hAnsi="Times New Roman"/>
          <w:sz w:val="24"/>
          <w:szCs w:val="24"/>
          <w:vertAlign w:val="superscript"/>
          <w:lang w:val="en-US"/>
        </w:rPr>
        <w:t>3)</w:t>
      </w:r>
      <w:r w:rsidRPr="00F34A5E">
        <w:rPr>
          <w:rFonts w:ascii="Times New Roman" w:hAnsi="Times New Roman"/>
          <w:sz w:val="24"/>
          <w:szCs w:val="24"/>
          <w:lang w:val="en-US"/>
        </w:rPr>
        <w:t>Faculty</w:t>
      </w:r>
      <w:proofErr w:type="gramEnd"/>
      <w:r w:rsidRPr="00F34A5E">
        <w:rPr>
          <w:rFonts w:ascii="Times New Roman" w:hAnsi="Times New Roman"/>
          <w:sz w:val="24"/>
          <w:szCs w:val="24"/>
          <w:lang w:val="en-US"/>
        </w:rPr>
        <w:t xml:space="preserve"> of Social Science and </w:t>
      </w:r>
      <w:proofErr w:type="spellStart"/>
      <w:r w:rsidRPr="00F34A5E">
        <w:rPr>
          <w:rFonts w:ascii="Times New Roman" w:hAnsi="Times New Roman"/>
          <w:sz w:val="24"/>
          <w:szCs w:val="24"/>
          <w:lang w:val="en-US"/>
        </w:rPr>
        <w:t>Politial</w:t>
      </w:r>
      <w:proofErr w:type="spellEnd"/>
      <w:r w:rsidRPr="00F34A5E">
        <w:rPr>
          <w:rFonts w:ascii="Times New Roman" w:hAnsi="Times New Roman"/>
          <w:sz w:val="24"/>
          <w:szCs w:val="24"/>
          <w:lang w:val="en-US"/>
        </w:rPr>
        <w:t xml:space="preserve"> Science/Communication </w:t>
      </w:r>
      <w:proofErr w:type="spellStart"/>
      <w:r w:rsidRPr="00F34A5E">
        <w:rPr>
          <w:rFonts w:ascii="Times New Roman" w:hAnsi="Times New Roman"/>
          <w:sz w:val="24"/>
          <w:szCs w:val="24"/>
          <w:lang w:val="en-US"/>
        </w:rPr>
        <w:t>Scince</w:t>
      </w:r>
      <w:proofErr w:type="spellEnd"/>
      <w:r w:rsidRPr="00F34A5E">
        <w:rPr>
          <w:rFonts w:ascii="Times New Roman" w:hAnsi="Times New Roman"/>
          <w:sz w:val="24"/>
          <w:szCs w:val="24"/>
          <w:lang w:val="en-US"/>
        </w:rPr>
        <w:t>/</w:t>
      </w:r>
      <w:r w:rsidRPr="00F34A5E">
        <w:rPr>
          <w:rFonts w:ascii="Times New Roman" w:hAnsi="Times New Roman"/>
          <w:sz w:val="24"/>
          <w:szCs w:val="24"/>
        </w:rPr>
        <w:t>Muhammadiyah Jakarta University</w:t>
      </w:r>
      <w:r w:rsidRPr="00F34A5E">
        <w:rPr>
          <w:rFonts w:ascii="Times New Roman" w:hAnsi="Times New Roman"/>
          <w:sz w:val="24"/>
          <w:szCs w:val="24"/>
          <w:lang w:val="en-US"/>
        </w:rPr>
        <w:t>, Indonesia</w:t>
      </w:r>
    </w:p>
    <w:p w14:paraId="0BD5915F" w14:textId="77777777" w:rsidR="00820814" w:rsidRPr="00F34A5E" w:rsidRDefault="00820814" w:rsidP="00820814">
      <w:pPr>
        <w:pStyle w:val="ListParagraph"/>
        <w:spacing w:line="240" w:lineRule="auto"/>
        <w:ind w:left="0"/>
        <w:jc w:val="center"/>
        <w:rPr>
          <w:rFonts w:ascii="Times New Roman" w:hAnsi="Times New Roman"/>
          <w:sz w:val="24"/>
          <w:szCs w:val="24"/>
          <w:lang w:val="en-US"/>
        </w:rPr>
      </w:pPr>
      <w:r w:rsidRPr="00F34A5E">
        <w:rPr>
          <w:rFonts w:ascii="Times New Roman" w:hAnsi="Times New Roman"/>
          <w:sz w:val="24"/>
          <w:szCs w:val="24"/>
          <w:vertAlign w:val="superscript"/>
          <w:lang w:val="en-US"/>
        </w:rPr>
        <w:t>4)</w:t>
      </w:r>
      <w:r w:rsidRPr="00F34A5E">
        <w:rPr>
          <w:rFonts w:ascii="Times New Roman" w:hAnsi="Times New Roman"/>
          <w:sz w:val="24"/>
          <w:szCs w:val="24"/>
        </w:rPr>
        <w:t xml:space="preserve">Muhammadiyah Medan </w:t>
      </w:r>
      <w:proofErr w:type="spellStart"/>
      <w:r w:rsidRPr="00F34A5E">
        <w:rPr>
          <w:rFonts w:ascii="Times New Roman" w:hAnsi="Times New Roman"/>
          <w:sz w:val="24"/>
          <w:szCs w:val="24"/>
        </w:rPr>
        <w:t>Universitty</w:t>
      </w:r>
      <w:proofErr w:type="spellEnd"/>
      <w:r w:rsidRPr="00F34A5E">
        <w:rPr>
          <w:rFonts w:ascii="Times New Roman" w:hAnsi="Times New Roman"/>
          <w:sz w:val="24"/>
          <w:szCs w:val="24"/>
          <w:lang w:val="en-US"/>
        </w:rPr>
        <w:t>, Indonesia</w:t>
      </w:r>
    </w:p>
    <w:p w14:paraId="1B369592" w14:textId="77777777" w:rsidR="00820814" w:rsidRPr="00F34A5E" w:rsidRDefault="00820814" w:rsidP="00820814">
      <w:pPr>
        <w:pStyle w:val="ListParagraph"/>
        <w:spacing w:line="240" w:lineRule="auto"/>
        <w:ind w:left="0"/>
        <w:jc w:val="center"/>
        <w:rPr>
          <w:rFonts w:ascii="Times New Roman" w:hAnsi="Times New Roman"/>
          <w:sz w:val="24"/>
          <w:szCs w:val="24"/>
        </w:rPr>
      </w:pPr>
      <w:r w:rsidRPr="00F34A5E">
        <w:rPr>
          <w:rFonts w:ascii="Times New Roman" w:hAnsi="Times New Roman"/>
          <w:sz w:val="24"/>
          <w:szCs w:val="24"/>
        </w:rPr>
        <w:t xml:space="preserve">Email: </w:t>
      </w:r>
      <w:hyperlink r:id="rId8" w:history="1">
        <w:r w:rsidRPr="00F34A5E">
          <w:rPr>
            <w:rStyle w:val="Hyperlink"/>
            <w:rFonts w:ascii="Times New Roman" w:hAnsi="Times New Roman"/>
            <w:sz w:val="24"/>
            <w:szCs w:val="24"/>
          </w:rPr>
          <w:t>sadiyah.eladawiyah@umj.ac.id</w:t>
        </w:r>
      </w:hyperlink>
    </w:p>
    <w:p w14:paraId="4F683756" w14:textId="77777777" w:rsidR="00F639A5" w:rsidRDefault="00F639A5">
      <w:pPr>
        <w:rPr>
          <w:color w:val="000000"/>
          <w:sz w:val="24"/>
          <w:szCs w:val="24"/>
        </w:rPr>
      </w:pPr>
    </w:p>
    <w:p w14:paraId="6C1FC33E" w14:textId="77777777" w:rsidR="00F639A5" w:rsidRDefault="00F639A5">
      <w:pPr>
        <w:rPr>
          <w:color w:val="000000"/>
          <w:sz w:val="24"/>
          <w:szCs w:val="24"/>
        </w:rPr>
      </w:pPr>
    </w:p>
    <w:tbl>
      <w:tblPr>
        <w:tblStyle w:val="TableGrid"/>
        <w:tblW w:w="8897" w:type="dxa"/>
        <w:tblLook w:val="04A0" w:firstRow="1" w:lastRow="0" w:firstColumn="1" w:lastColumn="0" w:noHBand="0" w:noVBand="1"/>
      </w:tblPr>
      <w:tblGrid>
        <w:gridCol w:w="2376"/>
        <w:gridCol w:w="283"/>
        <w:gridCol w:w="6238"/>
      </w:tblGrid>
      <w:tr w:rsidR="00F639A5" w14:paraId="784DCEB6" w14:textId="77777777" w:rsidTr="006B146E">
        <w:trPr>
          <w:trHeight w:val="415"/>
        </w:trPr>
        <w:tc>
          <w:tcPr>
            <w:tcW w:w="2376" w:type="dxa"/>
            <w:tcBorders>
              <w:top w:val="double" w:sz="4" w:space="0" w:color="auto"/>
              <w:left w:val="nil"/>
              <w:bottom w:val="single" w:sz="4" w:space="0" w:color="auto"/>
              <w:right w:val="nil"/>
            </w:tcBorders>
            <w:vAlign w:val="center"/>
          </w:tcPr>
          <w:p w14:paraId="19921C09" w14:textId="77777777" w:rsidR="00F639A5" w:rsidRDefault="00AE153F">
            <w:pPr>
              <w:contextualSpacing/>
              <w:rPr>
                <w:b/>
                <w:color w:val="000000"/>
              </w:rPr>
            </w:pPr>
            <w:r>
              <w:rPr>
                <w:b/>
                <w:color w:val="000000"/>
              </w:rPr>
              <w:t>Article Info</w:t>
            </w:r>
          </w:p>
        </w:tc>
        <w:tc>
          <w:tcPr>
            <w:tcW w:w="283" w:type="dxa"/>
            <w:tcBorders>
              <w:top w:val="double" w:sz="4" w:space="0" w:color="auto"/>
              <w:left w:val="nil"/>
              <w:bottom w:val="nil"/>
              <w:right w:val="nil"/>
            </w:tcBorders>
            <w:vAlign w:val="center"/>
          </w:tcPr>
          <w:p w14:paraId="154A3826" w14:textId="77777777" w:rsidR="00F639A5" w:rsidRDefault="00F639A5">
            <w:pPr>
              <w:contextualSpacing/>
              <w:rPr>
                <w:color w:val="000000"/>
              </w:rPr>
            </w:pPr>
          </w:p>
        </w:tc>
        <w:tc>
          <w:tcPr>
            <w:tcW w:w="6238" w:type="dxa"/>
            <w:tcBorders>
              <w:top w:val="double" w:sz="4" w:space="0" w:color="auto"/>
              <w:left w:val="nil"/>
              <w:bottom w:val="single" w:sz="4" w:space="0" w:color="auto"/>
              <w:right w:val="nil"/>
            </w:tcBorders>
            <w:vAlign w:val="center"/>
          </w:tcPr>
          <w:p w14:paraId="5B58CA18" w14:textId="77777777" w:rsidR="00F639A5" w:rsidRDefault="00AE153F">
            <w:pPr>
              <w:contextualSpacing/>
              <w:rPr>
                <w:color w:val="000000"/>
              </w:rPr>
            </w:pPr>
            <w:r>
              <w:rPr>
                <w:b/>
                <w:bCs/>
                <w:iCs/>
                <w:color w:val="000000"/>
              </w:rPr>
              <w:t>Abstract</w:t>
            </w:r>
          </w:p>
        </w:tc>
      </w:tr>
      <w:tr w:rsidR="00F639A5" w14:paraId="0CA40E23" w14:textId="77777777" w:rsidTr="006B146E">
        <w:trPr>
          <w:trHeight w:val="1279"/>
        </w:trPr>
        <w:tc>
          <w:tcPr>
            <w:tcW w:w="2376" w:type="dxa"/>
            <w:tcBorders>
              <w:top w:val="single" w:sz="4" w:space="0" w:color="auto"/>
              <w:left w:val="nil"/>
              <w:bottom w:val="single" w:sz="4" w:space="0" w:color="auto"/>
              <w:right w:val="nil"/>
            </w:tcBorders>
            <w:vAlign w:val="center"/>
          </w:tcPr>
          <w:p w14:paraId="5C000DB5" w14:textId="77777777" w:rsidR="00F639A5" w:rsidRDefault="00AE153F">
            <w:pPr>
              <w:contextualSpacing/>
              <w:rPr>
                <w:b/>
                <w:color w:val="000000"/>
              </w:rPr>
            </w:pPr>
            <w:r>
              <w:rPr>
                <w:b/>
                <w:color w:val="000000"/>
              </w:rPr>
              <w:t>Article history:</w:t>
            </w:r>
          </w:p>
          <w:p w14:paraId="091AC0AF" w14:textId="77777777" w:rsidR="00F639A5" w:rsidRDefault="00AE153F">
            <w:pPr>
              <w:contextualSpacing/>
              <w:rPr>
                <w:color w:val="000000"/>
              </w:rPr>
            </w:pPr>
            <w:r>
              <w:rPr>
                <w:color w:val="000000"/>
              </w:rPr>
              <w:t xml:space="preserve">Received </w:t>
            </w:r>
            <w:r w:rsidRPr="006B146E">
              <w:rPr>
                <w:color w:val="000000"/>
                <w:highlight w:val="yellow"/>
                <w:lang w:val="id-ID"/>
              </w:rPr>
              <w:t xml:space="preserve">Sept </w:t>
            </w:r>
            <w:r w:rsidRPr="006B146E">
              <w:rPr>
                <w:color w:val="000000"/>
                <w:highlight w:val="yellow"/>
              </w:rPr>
              <w:t>12</w:t>
            </w:r>
            <w:r w:rsidRPr="006B146E">
              <w:rPr>
                <w:color w:val="000000"/>
                <w:highlight w:val="yellow"/>
                <w:vertAlign w:val="superscript"/>
              </w:rPr>
              <w:t>th</w:t>
            </w:r>
            <w:r w:rsidRPr="006B146E">
              <w:rPr>
                <w:color w:val="000000"/>
                <w:highlight w:val="yellow"/>
              </w:rPr>
              <w:t>, 2016</w:t>
            </w:r>
          </w:p>
          <w:p w14:paraId="625EAA93" w14:textId="77777777" w:rsidR="00F639A5" w:rsidRDefault="00AE153F">
            <w:pPr>
              <w:contextualSpacing/>
              <w:rPr>
                <w:color w:val="000000"/>
              </w:rPr>
            </w:pPr>
            <w:r>
              <w:rPr>
                <w:color w:val="000000"/>
              </w:rPr>
              <w:t xml:space="preserve">Accepted </w:t>
            </w:r>
            <w:r w:rsidRPr="006B146E">
              <w:rPr>
                <w:color w:val="000000"/>
                <w:highlight w:val="yellow"/>
                <w:lang w:val="id-ID"/>
              </w:rPr>
              <w:t xml:space="preserve">Nov </w:t>
            </w:r>
            <w:r w:rsidRPr="006B146E">
              <w:rPr>
                <w:color w:val="000000"/>
                <w:highlight w:val="yellow"/>
              </w:rPr>
              <w:t>26</w:t>
            </w:r>
            <w:r w:rsidRPr="006B146E">
              <w:rPr>
                <w:color w:val="000000"/>
                <w:highlight w:val="yellow"/>
                <w:vertAlign w:val="superscript"/>
              </w:rPr>
              <w:t>th</w:t>
            </w:r>
            <w:r w:rsidRPr="006B146E">
              <w:rPr>
                <w:color w:val="000000"/>
                <w:highlight w:val="yellow"/>
              </w:rPr>
              <w:t>, 2017</w:t>
            </w:r>
          </w:p>
          <w:p w14:paraId="64C2C1A9" w14:textId="77777777" w:rsidR="00F639A5" w:rsidRDefault="00AE153F">
            <w:pPr>
              <w:contextualSpacing/>
              <w:rPr>
                <w:color w:val="000000"/>
                <w:lang w:val="id-ID"/>
              </w:rPr>
            </w:pPr>
            <w:r>
              <w:rPr>
                <w:color w:val="000000"/>
                <w:lang w:val="id-ID"/>
              </w:rPr>
              <w:t xml:space="preserve">Published </w:t>
            </w:r>
            <w:r w:rsidRPr="006B146E">
              <w:rPr>
                <w:color w:val="000000"/>
                <w:highlight w:val="yellow"/>
                <w:lang w:val="id-ID"/>
              </w:rPr>
              <w:t>Jan 15</w:t>
            </w:r>
            <w:r w:rsidRPr="006B146E">
              <w:rPr>
                <w:color w:val="000000"/>
                <w:highlight w:val="yellow"/>
                <w:vertAlign w:val="superscript"/>
                <w:lang w:val="id-ID"/>
              </w:rPr>
              <w:t>th</w:t>
            </w:r>
            <w:r w:rsidRPr="006B146E">
              <w:rPr>
                <w:color w:val="000000"/>
                <w:highlight w:val="yellow"/>
                <w:lang w:val="id-ID"/>
              </w:rPr>
              <w:t>, 2017</w:t>
            </w:r>
          </w:p>
        </w:tc>
        <w:tc>
          <w:tcPr>
            <w:tcW w:w="283" w:type="dxa"/>
            <w:vMerge w:val="restart"/>
            <w:tcBorders>
              <w:top w:val="nil"/>
              <w:left w:val="nil"/>
              <w:bottom w:val="nil"/>
              <w:right w:val="nil"/>
            </w:tcBorders>
          </w:tcPr>
          <w:p w14:paraId="1E8C5EB1" w14:textId="77777777" w:rsidR="00F639A5" w:rsidRDefault="00F639A5">
            <w:pPr>
              <w:contextualSpacing/>
              <w:jc w:val="both"/>
              <w:rPr>
                <w:color w:val="000000"/>
              </w:rPr>
            </w:pPr>
          </w:p>
        </w:tc>
        <w:tc>
          <w:tcPr>
            <w:tcW w:w="6238" w:type="dxa"/>
            <w:vMerge w:val="restart"/>
            <w:tcBorders>
              <w:top w:val="single" w:sz="4" w:space="0" w:color="auto"/>
              <w:left w:val="nil"/>
              <w:bottom w:val="nil"/>
              <w:right w:val="nil"/>
            </w:tcBorders>
          </w:tcPr>
          <w:p w14:paraId="1588924E" w14:textId="77777777" w:rsidR="00820814" w:rsidRPr="00820814" w:rsidRDefault="00820814" w:rsidP="00820814">
            <w:pPr>
              <w:jc w:val="both"/>
              <w:rPr>
                <w:i/>
                <w:iCs/>
                <w:sz w:val="18"/>
                <w:szCs w:val="18"/>
              </w:rPr>
            </w:pPr>
            <w:r w:rsidRPr="00820814">
              <w:rPr>
                <w:i/>
                <w:iCs/>
                <w:sz w:val="18"/>
                <w:szCs w:val="18"/>
              </w:rPr>
              <w:t xml:space="preserve">Social media (paid) as a medium to meet the information needs of Korean entertainment shows which are very limited can be watched through Indonesian television media. Of course, this does not rule out the transmission of foreign cultural values ​​and norms that </w:t>
            </w:r>
            <w:proofErr w:type="spellStart"/>
            <w:r w:rsidRPr="00820814">
              <w:rPr>
                <w:i/>
                <w:iCs/>
                <w:sz w:val="18"/>
                <w:szCs w:val="18"/>
              </w:rPr>
              <w:t>colour</w:t>
            </w:r>
            <w:proofErr w:type="spellEnd"/>
            <w:r w:rsidRPr="00820814">
              <w:rPr>
                <w:i/>
                <w:iCs/>
                <w:sz w:val="18"/>
                <w:szCs w:val="18"/>
              </w:rPr>
              <w:t xml:space="preserve"> and influence the culture of the society in Indonesia. This research aim is to determine what kind of contribution or affect the transmission of Korean culture includes cognitive, affective and </w:t>
            </w:r>
            <w:proofErr w:type="spellStart"/>
            <w:r w:rsidRPr="00820814">
              <w:rPr>
                <w:i/>
                <w:iCs/>
                <w:sz w:val="18"/>
                <w:szCs w:val="18"/>
              </w:rPr>
              <w:t>behavioural</w:t>
            </w:r>
            <w:proofErr w:type="spellEnd"/>
            <w:r w:rsidRPr="00820814">
              <w:rPr>
                <w:i/>
                <w:iCs/>
                <w:sz w:val="18"/>
                <w:szCs w:val="18"/>
              </w:rPr>
              <w:t xml:space="preserve"> aspects. The method used in this research is descriptive. The technique of collecting data through interviews with informants uses a purposive sampling technique, which is where informants are selected with specific considerations and goals and based on their accessibility by the researcher. The results of this study indicate that there is a process of transmission of Korean popular culture that contributes to the impact of acceptance on the audience from cognitive, affective to conative or </w:t>
            </w:r>
            <w:proofErr w:type="spellStart"/>
            <w:r w:rsidRPr="00820814">
              <w:rPr>
                <w:i/>
                <w:iCs/>
                <w:sz w:val="18"/>
                <w:szCs w:val="18"/>
              </w:rPr>
              <w:t>behavioural</w:t>
            </w:r>
            <w:proofErr w:type="spellEnd"/>
            <w:r w:rsidRPr="00820814">
              <w:rPr>
                <w:i/>
                <w:iCs/>
                <w:sz w:val="18"/>
                <w:szCs w:val="18"/>
              </w:rPr>
              <w:t xml:space="preserve"> aspects. Among them include, increasing knowledge and understanding, generating interest and changing views, as well as imitating, identifying, and adopting </w:t>
            </w:r>
            <w:proofErr w:type="spellStart"/>
            <w:r w:rsidRPr="00820814">
              <w:rPr>
                <w:i/>
                <w:iCs/>
                <w:sz w:val="18"/>
                <w:szCs w:val="18"/>
              </w:rPr>
              <w:t>behaviour</w:t>
            </w:r>
            <w:proofErr w:type="spellEnd"/>
            <w:r w:rsidRPr="00820814">
              <w:rPr>
                <w:i/>
                <w:iCs/>
                <w:sz w:val="18"/>
                <w:szCs w:val="18"/>
              </w:rPr>
              <w:t xml:space="preserve"> in terms of imitation and identification theory. This study concludes that the transmission of Korean culture such as Korean drama through social media contributes to the impact of acceptance on the audience, from cognitive, affective to conative or </w:t>
            </w:r>
            <w:proofErr w:type="spellStart"/>
            <w:r w:rsidRPr="00820814">
              <w:rPr>
                <w:i/>
                <w:iCs/>
                <w:sz w:val="18"/>
                <w:szCs w:val="18"/>
              </w:rPr>
              <w:t>behavioural</w:t>
            </w:r>
            <w:proofErr w:type="spellEnd"/>
            <w:r w:rsidRPr="00820814">
              <w:rPr>
                <w:i/>
                <w:iCs/>
                <w:sz w:val="18"/>
                <w:szCs w:val="18"/>
              </w:rPr>
              <w:t xml:space="preserve"> aspects.</w:t>
            </w:r>
          </w:p>
          <w:p w14:paraId="0A196E2B" w14:textId="34671E8E" w:rsidR="00F639A5" w:rsidRDefault="00F639A5" w:rsidP="00EA0C03">
            <w:pPr>
              <w:contextualSpacing/>
              <w:jc w:val="both"/>
              <w:rPr>
                <w:i/>
                <w:color w:val="000000"/>
              </w:rPr>
            </w:pPr>
          </w:p>
        </w:tc>
      </w:tr>
      <w:tr w:rsidR="006B146E" w14:paraId="10D522F8" w14:textId="77777777" w:rsidTr="006B146E">
        <w:trPr>
          <w:trHeight w:val="1275"/>
        </w:trPr>
        <w:tc>
          <w:tcPr>
            <w:tcW w:w="2376" w:type="dxa"/>
            <w:vMerge w:val="restart"/>
            <w:tcBorders>
              <w:top w:val="single" w:sz="4" w:space="0" w:color="auto"/>
              <w:left w:val="nil"/>
              <w:right w:val="nil"/>
            </w:tcBorders>
          </w:tcPr>
          <w:p w14:paraId="0CBF1621" w14:textId="77777777" w:rsidR="006B146E" w:rsidRDefault="006B146E">
            <w:pPr>
              <w:contextualSpacing/>
              <w:rPr>
                <w:b/>
                <w:color w:val="000000"/>
              </w:rPr>
            </w:pPr>
          </w:p>
          <w:p w14:paraId="19C0B96C" w14:textId="77777777" w:rsidR="006B146E" w:rsidRDefault="006B146E">
            <w:pPr>
              <w:contextualSpacing/>
              <w:rPr>
                <w:b/>
                <w:color w:val="000000"/>
              </w:rPr>
            </w:pPr>
            <w:r>
              <w:rPr>
                <w:b/>
                <w:color w:val="000000"/>
              </w:rPr>
              <w:t>Keyword:</w:t>
            </w:r>
          </w:p>
          <w:p w14:paraId="11961803" w14:textId="0B0487D3" w:rsidR="006B146E" w:rsidRDefault="00820814">
            <w:pPr>
              <w:contextualSpacing/>
              <w:rPr>
                <w:i/>
                <w:color w:val="000000"/>
              </w:rPr>
            </w:pPr>
            <w:r>
              <w:rPr>
                <w:i/>
                <w:color w:val="000000"/>
              </w:rPr>
              <w:t>Cultivation theory, Korean, social media</w:t>
            </w:r>
          </w:p>
        </w:tc>
        <w:tc>
          <w:tcPr>
            <w:tcW w:w="283" w:type="dxa"/>
            <w:vMerge/>
            <w:tcBorders>
              <w:top w:val="nil"/>
              <w:left w:val="nil"/>
              <w:bottom w:val="nil"/>
              <w:right w:val="nil"/>
            </w:tcBorders>
          </w:tcPr>
          <w:p w14:paraId="4623F246" w14:textId="77777777" w:rsidR="006B146E" w:rsidRDefault="006B146E">
            <w:pPr>
              <w:contextualSpacing/>
              <w:jc w:val="both"/>
              <w:rPr>
                <w:color w:val="000000"/>
              </w:rPr>
            </w:pPr>
          </w:p>
        </w:tc>
        <w:tc>
          <w:tcPr>
            <w:tcW w:w="6238" w:type="dxa"/>
            <w:vMerge/>
            <w:tcBorders>
              <w:top w:val="nil"/>
              <w:left w:val="nil"/>
              <w:bottom w:val="nil"/>
              <w:right w:val="nil"/>
            </w:tcBorders>
          </w:tcPr>
          <w:p w14:paraId="6C123055" w14:textId="77777777" w:rsidR="006B146E" w:rsidRDefault="006B146E">
            <w:pPr>
              <w:contextualSpacing/>
              <w:jc w:val="both"/>
              <w:rPr>
                <w:iCs/>
                <w:color w:val="000000"/>
              </w:rPr>
            </w:pPr>
          </w:p>
        </w:tc>
      </w:tr>
      <w:tr w:rsidR="006B146E" w14:paraId="4B2AD514" w14:textId="77777777" w:rsidTr="006B146E">
        <w:trPr>
          <w:trHeight w:val="539"/>
        </w:trPr>
        <w:tc>
          <w:tcPr>
            <w:tcW w:w="2376" w:type="dxa"/>
            <w:vMerge/>
            <w:tcBorders>
              <w:left w:val="nil"/>
              <w:bottom w:val="single" w:sz="4" w:space="0" w:color="auto"/>
              <w:right w:val="nil"/>
            </w:tcBorders>
            <w:vAlign w:val="center"/>
          </w:tcPr>
          <w:p w14:paraId="5BAB41C2" w14:textId="77777777" w:rsidR="006B146E" w:rsidRDefault="006B146E">
            <w:pPr>
              <w:contextualSpacing/>
              <w:rPr>
                <w:color w:val="000000"/>
              </w:rPr>
            </w:pPr>
          </w:p>
        </w:tc>
        <w:tc>
          <w:tcPr>
            <w:tcW w:w="283" w:type="dxa"/>
            <w:vMerge/>
            <w:tcBorders>
              <w:top w:val="nil"/>
              <w:left w:val="nil"/>
              <w:bottom w:val="nil"/>
              <w:right w:val="nil"/>
            </w:tcBorders>
          </w:tcPr>
          <w:p w14:paraId="54069C1F" w14:textId="77777777" w:rsidR="006B146E" w:rsidRDefault="006B146E">
            <w:pPr>
              <w:contextualSpacing/>
              <w:jc w:val="both"/>
              <w:rPr>
                <w:color w:val="000000"/>
              </w:rPr>
            </w:pPr>
          </w:p>
        </w:tc>
        <w:tc>
          <w:tcPr>
            <w:tcW w:w="6238" w:type="dxa"/>
            <w:tcBorders>
              <w:top w:val="nil"/>
              <w:left w:val="nil"/>
              <w:bottom w:val="single" w:sz="4" w:space="0" w:color="auto"/>
              <w:right w:val="nil"/>
            </w:tcBorders>
          </w:tcPr>
          <w:p w14:paraId="1CA039A4" w14:textId="77777777" w:rsidR="006B146E" w:rsidRDefault="006B146E">
            <w:pPr>
              <w:contextualSpacing/>
              <w:jc w:val="right"/>
              <w:rPr>
                <w:i/>
                <w:iCs/>
                <w:color w:val="000000"/>
              </w:rPr>
            </w:pPr>
          </w:p>
          <w:p w14:paraId="49CFFD07" w14:textId="77777777" w:rsidR="006B146E" w:rsidRDefault="006B146E" w:rsidP="006B146E">
            <w:pPr>
              <w:contextualSpacing/>
              <w:jc w:val="right"/>
              <w:rPr>
                <w:i/>
                <w:iCs/>
                <w:color w:val="000000"/>
              </w:rPr>
            </w:pPr>
            <w:r>
              <w:rPr>
                <w:i/>
                <w:iCs/>
                <w:color w:val="000000"/>
              </w:rPr>
              <w:t>Copyright © 201</w:t>
            </w:r>
            <w:r>
              <w:rPr>
                <w:i/>
                <w:iCs/>
                <w:color w:val="000000"/>
                <w:lang w:val="id-ID"/>
              </w:rPr>
              <w:t>8</w:t>
            </w:r>
            <w:r>
              <w:rPr>
                <w:i/>
                <w:iCs/>
                <w:color w:val="000000"/>
              </w:rPr>
              <w:t xml:space="preserve"> </w:t>
            </w:r>
            <w:proofErr w:type="spellStart"/>
            <w:r w:rsidRPr="006B146E">
              <w:rPr>
                <w:i/>
                <w:iCs/>
                <w:color w:val="000000"/>
              </w:rPr>
              <w:t>Interaksi</w:t>
            </w:r>
            <w:proofErr w:type="spellEnd"/>
            <w:r w:rsidRPr="006B146E">
              <w:rPr>
                <w:i/>
                <w:iCs/>
                <w:color w:val="000000"/>
              </w:rPr>
              <w:t xml:space="preserve">: </w:t>
            </w:r>
            <w:proofErr w:type="spellStart"/>
            <w:r w:rsidRPr="006B146E">
              <w:rPr>
                <w:i/>
                <w:iCs/>
                <w:color w:val="000000"/>
              </w:rPr>
              <w:t>Jurnal</w:t>
            </w:r>
            <w:proofErr w:type="spellEnd"/>
            <w:r w:rsidRPr="006B146E">
              <w:rPr>
                <w:i/>
                <w:iCs/>
                <w:color w:val="000000"/>
              </w:rPr>
              <w:t xml:space="preserve"> </w:t>
            </w:r>
            <w:proofErr w:type="spellStart"/>
            <w:r w:rsidRPr="006B146E">
              <w:rPr>
                <w:i/>
                <w:iCs/>
                <w:color w:val="000000"/>
              </w:rPr>
              <w:t>Ilmu</w:t>
            </w:r>
            <w:proofErr w:type="spellEnd"/>
            <w:r w:rsidRPr="006B146E">
              <w:rPr>
                <w:i/>
                <w:iCs/>
                <w:color w:val="000000"/>
              </w:rPr>
              <w:t xml:space="preserve"> </w:t>
            </w:r>
            <w:proofErr w:type="spellStart"/>
            <w:r w:rsidRPr="006B146E">
              <w:rPr>
                <w:i/>
                <w:iCs/>
                <w:color w:val="000000"/>
              </w:rPr>
              <w:t>Komunikasi</w:t>
            </w:r>
            <w:proofErr w:type="spellEnd"/>
            <w:r>
              <w:rPr>
                <w:i/>
                <w:iCs/>
                <w:color w:val="000000"/>
              </w:rPr>
              <w:t>. All rights reserved.</w:t>
            </w:r>
          </w:p>
        </w:tc>
      </w:tr>
    </w:tbl>
    <w:p w14:paraId="453D2A72" w14:textId="77777777" w:rsidR="00F639A5" w:rsidRDefault="00F639A5">
      <w:pPr>
        <w:jc w:val="both"/>
        <w:rPr>
          <w:color w:val="000000"/>
          <w:sz w:val="24"/>
          <w:szCs w:val="24"/>
        </w:rPr>
      </w:pPr>
    </w:p>
    <w:p w14:paraId="56922A82" w14:textId="77777777" w:rsidR="00F639A5" w:rsidRDefault="00F639A5">
      <w:pPr>
        <w:jc w:val="both"/>
        <w:rPr>
          <w:color w:val="000000"/>
          <w:sz w:val="24"/>
          <w:szCs w:val="24"/>
        </w:rPr>
      </w:pPr>
    </w:p>
    <w:p w14:paraId="4075A7ED" w14:textId="77777777" w:rsidR="00F639A5" w:rsidRDefault="00F639A5">
      <w:pPr>
        <w:jc w:val="both"/>
        <w:rPr>
          <w:color w:val="000000"/>
          <w:sz w:val="24"/>
          <w:szCs w:val="24"/>
        </w:rPr>
      </w:pPr>
    </w:p>
    <w:p w14:paraId="7CB7FBBF" w14:textId="77777777" w:rsidR="006B146E" w:rsidRDefault="006B146E">
      <w:pPr>
        <w:tabs>
          <w:tab w:val="left" w:pos="426"/>
        </w:tabs>
        <w:spacing w:line="360" w:lineRule="auto"/>
        <w:contextualSpacing/>
        <w:rPr>
          <w:b/>
          <w:bCs/>
          <w:color w:val="000000"/>
          <w:sz w:val="24"/>
          <w:szCs w:val="24"/>
          <w:lang w:val="id-ID"/>
        </w:rPr>
        <w:sectPr w:rsidR="006B146E" w:rsidSect="004459AF">
          <w:headerReference w:type="even" r:id="rId9"/>
          <w:headerReference w:type="default" r:id="rId10"/>
          <w:footerReference w:type="even" r:id="rId11"/>
          <w:headerReference w:type="first" r:id="rId12"/>
          <w:footerReference w:type="first" r:id="rId13"/>
          <w:pgSz w:w="11907" w:h="16840" w:code="9"/>
          <w:pgMar w:top="1418" w:right="1418" w:bottom="1418" w:left="1701" w:header="1134" w:footer="892" w:gutter="0"/>
          <w:pgNumType w:start="10"/>
          <w:cols w:space="720"/>
          <w:titlePg/>
          <w:docGrid w:linePitch="360"/>
        </w:sectPr>
      </w:pPr>
    </w:p>
    <w:p w14:paraId="3941C79F" w14:textId="77777777" w:rsidR="00F639A5" w:rsidRDefault="00AE153F">
      <w:pPr>
        <w:tabs>
          <w:tab w:val="left" w:pos="426"/>
        </w:tabs>
        <w:spacing w:line="360" w:lineRule="auto"/>
        <w:contextualSpacing/>
        <w:rPr>
          <w:b/>
          <w:bCs/>
          <w:color w:val="000000"/>
          <w:sz w:val="24"/>
          <w:szCs w:val="24"/>
          <w:lang w:val="id-ID"/>
        </w:rPr>
      </w:pPr>
      <w:r>
        <w:rPr>
          <w:b/>
          <w:bCs/>
          <w:color w:val="000000"/>
          <w:sz w:val="24"/>
          <w:szCs w:val="24"/>
          <w:lang w:val="id-ID"/>
        </w:rPr>
        <w:t>PENDAHULUAN</w:t>
      </w:r>
    </w:p>
    <w:p w14:paraId="698C960C" w14:textId="77777777" w:rsidR="00820814" w:rsidRPr="00F34A5E" w:rsidRDefault="00820814" w:rsidP="00820814">
      <w:pPr>
        <w:spacing w:before="240"/>
        <w:ind w:firstLine="432"/>
        <w:jc w:val="both"/>
      </w:pPr>
      <w:r w:rsidRPr="00F34A5E">
        <w:t xml:space="preserve">The mass media has a massive influence </w:t>
      </w:r>
      <w:r w:rsidRPr="00F34A5E">
        <w:fldChar w:fldCharType="begin" w:fldLock="1"/>
      </w:r>
      <w:r w:rsidRPr="00F34A5E">
        <w:instrText>ADDIN CSL_CITATION {"citationItems":[{"id":"ITEM-1","itemData":{"ISSN":"2461-0836","abstract":"Tujuan  dari  penelitian  ini  adalah  untuk  mengetahui  peran  media  massa  terhadap  perubahan perilaku yang terjadi pada remaja kpopers Batam dan peran media dalam proses komunikasi terkait  dengan  perubahan perilaku  imitasi  pada  remaja  kpopers  Batam.  Penelitian  ini menggunakan  metode  deskriptif  kualitatif  dengan  menggunakan  analisis  data  Miles  &amp; Huberman,  dalam  menentukan  informan,  peneliti  menggunakan  teknik  purposive  sampling dan informan yang terdiri dari anggota masyarakat mirip KPOP di Batam. Data primer dan data  sekunder  yang  digunakan  oleh  peneliti  adalah  wawancara  mendalam,  dokumentasi, observasi  non-partisipan,  dan  artikel  dari  internet.  Hasil  penelitian  menunjukkan  bahwa remaja  yang  dipengaruhi  oleh imitasi  dari  Korea  Wave  memberikan  beberapa  perubahan perilaku  pada  remaja  yang  menyukai  kpop.  Perubahan  perilaku  yang  terjadi  adalah  meniru idola  mereka,  dari  perilaku  idola  mereka  seperti  kebiasaan  idola  yang  mereka  lihat  melalui video,  mode,  hingga  belajar  dan  menggunakan  bahasa  Korea  dalam  kehidupan  sehari-hari, perubahan  ini  terjadi  pada:  (1)  proses  perhatian,  (  2)  proses  zikir,  (3)  proses  reproduksi motorik dan (4) motivasi.","author":[{"dropping-particle":"","family":"Rara Cindoswari","given":"Ageng","non-dropping-particle":"","parse-names":false,"suffix":""},{"dropping-particle":"","family":"Diana","given":"Dina","non-dropping-particle":"","parse-names":false,"suffix":""}],"container-title":"Hasil Pemikiran dan Penelitian","id":"ITEM-1","issue":"2","issued":{"date-parts":[["2019"]]},"page":"275-285","title":"Peran Media Massa Terhadap Perubahan Perilaku Remaja Di Komunitas Kpopers Batam","type":"article-journal","volume":"5"},"uris":["http://www.mendeley.com/documents/?uuid=660c0504-47a2-4961-801e-406f2104f335"]}],"mendeley":{"formattedCitation":"(Rara Cindoswari &amp; Diana, 2019)","plainTextFormattedCitation":"(Rara Cindoswari &amp; Diana, 2019)","previouslyFormattedCitation":"(Rara Cindoswari &amp; Diana, 2019)"},"properties":{"noteIndex":0},"schema":"https://github.com/citation-style-language/schema/raw/master/csl-citation.json"}</w:instrText>
      </w:r>
      <w:r w:rsidRPr="00F34A5E">
        <w:fldChar w:fldCharType="separate"/>
      </w:r>
      <w:r w:rsidRPr="00F34A5E">
        <w:rPr>
          <w:noProof/>
        </w:rPr>
        <w:t>(Rara Cindoswari &amp; Diana, 2019)</w:t>
      </w:r>
      <w:r w:rsidRPr="00F34A5E">
        <w:fldChar w:fldCharType="end"/>
      </w:r>
      <w:r w:rsidRPr="00F34A5E">
        <w:t xml:space="preserve"> in building a multicultural society because of its potential role to raise an issue or public opinion. The mass media removes the boundaries between countries allowing for cultural uniformity throughout the world. Culture in a country can be known, liked and even applied by people from other countries. Mass media has an essential role in socializing specific values ​​in society. It can prove in one of the mass </w:t>
      </w:r>
      <w:r w:rsidRPr="00F34A5E">
        <w:t xml:space="preserve">communication functions carried out by the mass media, namely the transmission function </w:t>
      </w:r>
      <w:r w:rsidRPr="00F34A5E">
        <w:fldChar w:fldCharType="begin" w:fldLock="1"/>
      </w:r>
      <w:r w:rsidRPr="00F34A5E">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fldChar w:fldCharType="separate"/>
      </w:r>
      <w:r w:rsidRPr="00F34A5E">
        <w:rPr>
          <w:noProof/>
        </w:rPr>
        <w:t>(Situmeang et al., 2015)</w:t>
      </w:r>
      <w:r w:rsidRPr="00F34A5E">
        <w:fldChar w:fldCharType="end"/>
      </w:r>
      <w:r w:rsidRPr="00F34A5E">
        <w:t>, where the mass media use as a tool to transmit social heritage such as culture. Through the transmission function, the media can pass certain norms and values ​​from one society to another. Even in this era of globalization, there is a possibility, and it is spurring</w:t>
      </w:r>
    </w:p>
    <w:p w14:paraId="51652EC3" w14:textId="77777777" w:rsidR="00820814" w:rsidRPr="00F34A5E" w:rsidRDefault="00820814" w:rsidP="00820814">
      <w:pPr>
        <w:spacing w:before="240"/>
        <w:jc w:val="both"/>
      </w:pPr>
      <w:r w:rsidRPr="00F34A5E">
        <w:t xml:space="preserve">The existence of Korean dramas in Indonesia cannot separate from the contribution of social media in transmitting Korean popular culture values ​​among its users </w:t>
      </w:r>
      <w:r w:rsidRPr="00F34A5E">
        <w:fldChar w:fldCharType="begin" w:fldLock="1"/>
      </w:r>
      <w:r w:rsidRPr="00F34A5E">
        <w:instrText>ADDIN CSL_CITATION {"citationItems":[{"id":"ITEM-1","itemData":{"abstract":"… Tanda-tanda pesatnya pengaruh budaya populer ini dapat … luasan informasi tentang budaya Korea di masyarakat … budaya baru yang menjadi trend khususnya bagi remaja. Hal …","author":[{"dropping-particle":"","family":"Hutapea","given":"Edison","non-dropping-particle":"","parse-names":false,"suffix":""},{"dropping-particle":"","family":"Marlina","given":"Yuli","non-dropping-particle":"","parse-names":false,"suffix":""}],"id":"ITEM-1","issue":"2","issued":{"date-parts":[["2022"]]},"page":"228-248","title":"Komunikasi Budaya K-Pop Masyarakat di Kampung Bali , Harapan Jaya , Bekasi Di Era New Normal","type":"article-journal","volume":"10"},"uris":["http://www.mendeley.com/documents/?uuid=e86da92e-c923-4d38-9cfd-4c25a1817940"]},{"id":"ITEM-2","itemData":{"DOI":"10.24329/aspikom.v4i1.484","ISSN":"2087-0442","abstract":"Korean culture was introduced in Indonesia since early 2000s through dramas, movies and musics. However, the Korean fever lasts about a decade. During that period, this commodity became better known as Korean Pop or K-Pop where teenagers who became the biggest consumers of this commodity known as K-Popers. K-Popers can not be separated from the technology development and the use of social media. This study is carried out using three aspects (frequency, duration and attention) of media exposure theory. The purpose of this study is to understand the effect of K-Pop information access on the teenager's social media dependency. This study is utilizing explanatory quantitative approach based on survey to 71 10th grade students of Unified Model High School of Madani Palu. Obtained data are analyzed using linear regression method. The results of the study shows that the effect of the frequency, duration and attention aspects in the population's access to K-Pop informations to the teenager's social media dependency of Palu City is at 77,1%. Thus, it is concluded that there is a direct effect on K-Pop information access to the teenager's social media dependency. The substance provided by this study offers new point of view on the educational approach of social media usage in Palu City to improve the self-control and selective behaviour of social media usage.","author":[{"dropping-particle":"","family":"Khairil","given":"Muhammad","non-dropping-particle":"","parse-names":false,"suffix":""},{"dropping-particle":"","family":"Yusaputra","given":"Muhammad Isa","non-dropping-particle":"","parse-names":false,"suffix":""},{"dropping-particle":"","family":".","given":"Nikmatusholeha","non-dropping-particle":"","parse-names":false,"suffix":""}],"container-title":"Jurnal ASPIKOM","id":"ITEM-2","issue":"1","issued":{"date-parts":[["2019"]]},"page":"14","title":"Efek Ketergantungan Remaja K-Popers Terhadap Media Sosial di Kota Palu","type":"article-journal","volume":"4"},"uris":["http://www.mendeley.com/documents/?uuid=3e1c673f-ed53-40b0-a001-0152aab21812"]},{"id":"ITEM-3","itemData":{"abstract":"The development of technology encourages globalization which gives birth to many special phenomena and one of them is popular culture. Popular culture deals with everyday problems such as superstars, fashion, transportation, lifestyle, etc. that can be enjoyed by all people or certain people. K-Pop is one of the popular cultural phenomena that is being talked about by the people of Indonesia. Present with the concept of boyband and girlband, K-POP is loved by many young people and becomes a separate phenomenon in the midst of social life. This K-POP fever is characterized by the presence of fans or fansite, where the community only discusses one boy band or K-POP artist they admire.The focus of this research is to see how the EXOnesia Fansite Group Communication Pattern in Building Existence in the K-POP Enthusiasts Scope. This study uses qualitative research methods with participant observation research methods. Data collection used is in-depth interviews and observations. Based on research and observations conducted by researchers, EXOnesia's fansite community communication pattern is to use a two-way communication pattern where the communication process carried out by this community results in reciprocity or response when the message / information is sent by the giver to the recipient. where in the fanite members of the community do not have boundaries between superiors and subordinates, so that the patterns of interaction that occur within it just flow informally","author":[{"dropping-particle":"","family":"Nurinda","given":"Debbiani","non-dropping-particle":"","parse-names":false,"suffix":""}],"container-title":"Jurnal Visi Komunikasi","id":"ITEM-3","issue":"1","issued":{"date-parts":[["2018"]]},"page":"12-22","title":"Pola Komunikasi Kelompok Fansite Exonesia Dalam Membangun Eksistensi Dalam Lingkup Penggemar K-Pop","type":"article-journal","volume":"17"},"uris":["http://www.mendeley.com/documents/?uuid=24e7571b-8272-443e-a3b1-134f4311bd30"]},{"id":"ITEM-4","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4","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Hutapea &amp; Marlina, 2022; Khairil et al., 2019; Nurinda, 2018; Situmeang et al., 2015)","plainTextFormattedCitation":"(Hutapea &amp; Marlina, 2022; Khairil et al., 2019; Nurinda, 2018; Situmeang et al., 2015)","previouslyFormattedCitation":"(Hutapea &amp; Marlina, 2022; Khairil et al., 2019; Nurinda, 2018; Situmeang et al., 2015)"},"properties":{"noteIndex":0},"schema":"https://github.com/citation-style-language/schema/raw/master/csl-citation.json"}</w:instrText>
      </w:r>
      <w:r w:rsidRPr="00F34A5E">
        <w:fldChar w:fldCharType="separate"/>
      </w:r>
      <w:r w:rsidRPr="00F34A5E">
        <w:rPr>
          <w:noProof/>
        </w:rPr>
        <w:t xml:space="preserve">(Hutapea &amp; Marlina, 2022; Khairil et al., </w:t>
      </w:r>
      <w:r w:rsidRPr="00F34A5E">
        <w:rPr>
          <w:noProof/>
        </w:rPr>
        <w:lastRenderedPageBreak/>
        <w:t>2019; Nurinda, 2018; Situmeang et al., 2015)</w:t>
      </w:r>
      <w:r w:rsidRPr="00F34A5E">
        <w:fldChar w:fldCharType="end"/>
      </w:r>
      <w:r w:rsidRPr="00F34A5E">
        <w:t xml:space="preserve">. Social media is here to provide easy access to information </w:t>
      </w:r>
      <w:r w:rsidRPr="00F34A5E">
        <w:fldChar w:fldCharType="begin" w:fldLock="1"/>
      </w:r>
      <w:r w:rsidRPr="00F34A5E">
        <w:instrText>ADDIN CSL_CITATION {"citationItems":[{"id":"ITEM-1","itemData":{"ISSN":"1412-7040","abstract":"Komunikasi pemerintahan berperan penting dalam penanganan pandemi Covid-19. Artikel ini menelaah pemahaman komunikasi pemerintahan dalam penanganan pandemi Covid-19, berbagai permasalahan terkait dengan komunikasi pemerintahan dalam penanganan pandemi Covid-19 di Indonesia serta perbandingan komunikasi pemerintahan dalam penanganan pandemi Covid-19 di sejumlah negara. Berdasarkan telusur dokumen diketahui setidaknya ada 4 (empat) masalah utama komunikasi pemerintahan dalam penanganan Covid-19 di Indonesia, yaitu: kurang akuratnya data dan informasi, minimnya sosialisasi terkait beberapa isu, rendahnya kepercayaan publik, serta kurang efektifnya komunikasi organisasi pemerintahan. Oleh karena itu, DPR perlu mendorong pemerintah untuk merevisi pedoman komunikasi pemerintahan dalam penanganan Covid-19 serta mendorong optimalisasi peran Kementerian Komunikasi dan Informatika (Kominfo). Pen","author":[{"dropping-particle":"","family":"Setiadi","given":"Ahmad","non-dropping-particle":"","parse-names":false,"suffix":""}],"container-title":"Jurnal AMIK BSI Karawang","id":"ITEM-1","issue":"15","issued":{"date-parts":[["2020"]]},"page":"25-30","title":"Pemanfaatan Medsos Untuk Efektifitas Komunikasi","type":"article-journal","volume":"12"},"uris":["http://www.mendeley.com/documents/?uuid=f09a6341-8622-40ce-acc6-ed41953dc577"]}],"mendeley":{"formattedCitation":"(Setiadi, 2020)","plainTextFormattedCitation":"(Setiadi, 2020)","previouslyFormattedCitation":"(Setiadi, 2020)"},"properties":{"noteIndex":0},"schema":"https://github.com/citation-style-language/schema/raw/master/csl-citation.json"}</w:instrText>
      </w:r>
      <w:r w:rsidRPr="00F34A5E">
        <w:fldChar w:fldCharType="separate"/>
      </w:r>
      <w:r w:rsidRPr="00F34A5E">
        <w:rPr>
          <w:noProof/>
        </w:rPr>
        <w:t>(Setiadi, 2020)</w:t>
      </w:r>
      <w:r w:rsidRPr="00F34A5E">
        <w:fldChar w:fldCharType="end"/>
      </w:r>
      <w:r w:rsidRPr="00F34A5E">
        <w:t xml:space="preserve"> or in terms of enjoying South Korean entertainment products that we can find through television shows in Indonesia, especially cable television. Korean culture in Indonesia has now emerged as a culture that is quite popular not only among teenagers but also includes children and the elderly. Slowly but surely, the existence of the Korean Wave through its Korean Drama in Indonesia has now shifted the popular culture that previously influenced Indonesian teenagers. It is even able to shift the culture that once became the mecca and reference for fashion and lifestyle styles, such as Japan with the Harajuku style </w:t>
      </w:r>
      <w:r w:rsidRPr="00F34A5E">
        <w:fldChar w:fldCharType="begin" w:fldLock="1"/>
      </w:r>
      <w:r w:rsidRPr="00F34A5E">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fldChar w:fldCharType="separate"/>
      </w:r>
      <w:r w:rsidRPr="00F34A5E">
        <w:rPr>
          <w:noProof/>
        </w:rPr>
        <w:t>(Situmeang et al., 2015)</w:t>
      </w:r>
      <w:r w:rsidRPr="00F34A5E">
        <w:fldChar w:fldCharType="end"/>
      </w:r>
      <w:r w:rsidRPr="00F34A5E">
        <w:t xml:space="preserve">, or America and Europe. Korea is now one of the exporting countries for cultural products in the form of Entertainment in the form of music, drama, films and others, and its cultural development does not only cover the Asian continent but also penetrates America and European countries. It is in line with the progress of the entertainment industry and the economic stability of the country. The development of Korean cultural products can also prove through the Internet. The spread of Korean culture through the Internet also supported by the increasing number of Indonesian </w:t>
      </w:r>
      <w:proofErr w:type="gramStart"/>
      <w:r w:rsidRPr="00F34A5E">
        <w:t>user</w:t>
      </w:r>
      <w:proofErr w:type="gramEnd"/>
      <w:r w:rsidRPr="00F34A5E">
        <w:t xml:space="preserve"> who uses the Internet as a means of communication. In Indonesia, there are communities of Korean drama lovers, music, fashion style or Korean stars who have hundreds to thousands of members. The majority of them are teenagers, and most of them have official websites because they form through the Internet and social media networks. Seeing the percentage of internet users who are dominated by young people, namely the range of 15-35 years. It is undeniable that social media has a significant contribution in spreading cultural values ​​and norms, especially Korean culture, which is absorbed and adopted by Indonesian youth </w:t>
      </w:r>
      <w:r w:rsidRPr="00F34A5E">
        <w:fldChar w:fldCharType="begin" w:fldLock="1"/>
      </w:r>
      <w:r w:rsidRPr="00F34A5E">
        <w:instrText>ADDIN CSL_CITATION {"citationItems":[{"id":"ITEM-1","itemData":{"DOI":"10.24912/kn.v3i1.6156","abstract":"Budaya populer K-Pop telah mewabah sampai keseluruh dunia terutama di Indonesia. K-Pop merupakan industri musik yang terdiri dari girlband dan boyband, salah satunya yaitu boyband iKON. Semakin berkembangnya zaman, penggemar dapat dengan mudah mengakses informasi apapun mengenai iKON menggunakan media baru atau new media, salah satunya yaitu media sosial Instagram. Dengan menggunakan Instagram, penggemar dan fandom iKON dapat melampiaskan rasa cinta dan kagumnya terhadap iKON dengan melihat video, berita dan foto-foto tampan dari anggota iKON. Hal tersebut memicu penggemar semakin cinta dan kagum terhadap iKON yang telah menimbulkan fanatisme terhadap idolanya. Penelitian ini bertujuan untuk mendeskripsikan perilaku fanatisme penggemar dalam media sosial mengenai kecintaannya terhadap boyband iKON. Penelitian ini merupakan penelitian kualitatif. Metode yang digunakan dalam penelitian ini yaitu studi kasus. Data yang dianalisis diperoleh dari hasil wawancara dengan admin akun fanbase iKON di Instagram yaitu @ikonictreazure dan @Wowfaktaikon. Hasil dari penelitian ini adalah bahwa penggemar merasakan cinta dan kagum yang tinggi dengan menunjukan perilaku-perilaku fanatik terlihat dari respon penggemar saat berkomentar dalam Instagram.","author":[{"dropping-particle":"","family":"Wishandy","given":"Wishandy","non-dropping-particle":"","parse-names":false,"suffix":""},{"dropping-particle":"","family":"Loisa","given":"Riris","non-dropping-particle":"","parse-names":false,"suffix":""},{"dropping-particle":"","family":"Utami","given":"Lusia Savitri Setyo","non-dropping-particle":"","parse-names":false,"suffix":""}],"container-title":"Koneksi","id":"ITEM-1","issue":"1","issued":{"date-parts":[["2019"]]},"page":"133","title":"Fanatisme Penggemar K-Pop Melalui Media Sosial (Studi pada Akun Instagram Fanbase Boyband iKON)","type":"article-journal","volume":"3"},"uris":["http://www.mendeley.com/documents/?uuid=21bc1bed-021a-48ad-85f3-b4316e1adc80"]}],"mendeley":{"formattedCitation":"(Wishandy et al., 2019)","plainTextFormattedCitation":"(Wishandy et al., 2019)","previouslyFormattedCitation":"(Wishandy et al., 2019)"},"properties":{"noteIndex":0},"schema":"https://github.com/citation-style-language/schema/raw/master/csl-citation.json"}</w:instrText>
      </w:r>
      <w:r w:rsidRPr="00F34A5E">
        <w:fldChar w:fldCharType="separate"/>
      </w:r>
      <w:r w:rsidRPr="00F34A5E">
        <w:rPr>
          <w:noProof/>
        </w:rPr>
        <w:t>(Wishandy et al., 2019)</w:t>
      </w:r>
      <w:r w:rsidRPr="00F34A5E">
        <w:fldChar w:fldCharType="end"/>
      </w:r>
      <w:r w:rsidRPr="00F34A5E">
        <w:t>.</w:t>
      </w:r>
    </w:p>
    <w:p w14:paraId="31BFD7F7" w14:textId="77777777" w:rsidR="00820814" w:rsidRPr="00F34A5E" w:rsidRDefault="00820814" w:rsidP="00820814">
      <w:pPr>
        <w:spacing w:before="240"/>
        <w:jc w:val="both"/>
      </w:pPr>
      <w:r w:rsidRPr="00F34A5E">
        <w:t>So far, the Cultivation Theory used as research</w:t>
      </w:r>
      <w:r w:rsidRPr="00F34A5E">
        <w:fldChar w:fldCharType="begin" w:fldLock="1"/>
      </w:r>
      <w:r w:rsidRPr="00F34A5E">
        <w:instrText>ADDIN CSL_CITATION {"citationItems":[{"id":"ITEM-1","itemData":{"abstract":"This article discusses other media impact cultivation theories such as silence spiral theory, media framing theory, and social learning theory. This discussion looks more at the important components of this discussion of the theory of scattering in the book Theories of Mass Communication by Malvin L. Defleur and Sandra J. Ball-Rokeach. According to the theory of cultivation, television messages affect the behavior of individuals. The effect of a stirring between a heavy television viewer and a light viewer. The findings of this study, taken in combination with previous studies, seem to suggest that in a world the capitalist value of television can pay greater attention than democratic values.","author":[{"dropping-particle":"","family":"Yusri","given":"","non-dropping-particle":"","parse-names":false,"suffix":""}],"container-title":"International Journal SADIDA Islamic Comunication Media Srudies","id":"ITEM-1","issue":"1","issued":{"date-parts":[["2022"]]},"page":"1-16","title":"TEORI KULTIVASI ( Analisis Teori Penyuburan Karya Melvin L . Defleur dan Sandra J . Ball-Rokeach dalam Bukunya Theories of Mass Communication Tahun 1988 dan Aplikasinya dalam Pengembangan Anak Usia Dini ) kurang berpedoman kepada teori penyuburan ini . Ha","type":"article-journal","volume":"2"},"uris":["http://www.mendeley.com/documents/?uuid=a3edbed8-b197-46ec-8179-d5105e1f5ba4"]},{"id":"ITEM-2","itemData":{"abstract":"Penelitian ini bertujuan untuk mengetahui pengaruh yang dihasilkan oleh budaya Korean wave yang tersebar melalui media online terhadap gaya hidup mahasiswa. Penelitian ini dilakukan pada mahasiswa IAIN Kudus yang memilki ketertarikan terhadap budaya Korean wave. Dengn menggunakan pendekatan Kualitatif, dengan metode deskriptif serta analisis data dari Miles dan Hubereman, penelitian ini menjelaskan tentang hubungan media online dengan Korean wave, penafsiran Korean wave dari sudut pandang mahasiswa, perubahan dalam hidup Korean fans serta gaya hidup Korean fans yang disebabkan adanya interkasi dengan fenomena Korean wave. Ekspansi Korean wave tidak terlepas dari pengaruh global media massa. Media massa membawa nilai-nilai budaya yang mempegaruhi dengan cepat dalam lingkungan internasional. Antusiasme khalayak terhadap Korean wave secara tidak langsung dapat mengubah perilaku seseorang. Budaya Korean wave misalnya. Berbagai budaya yang ditimbul dari Korean wave kebanyakan berawal dari K-Pop dan K-drama memunculkan sifat ketertarikan. Ketertarikan yang muncul dapat menimbulkan fanatik dan fanatisme. Sikap-sikap tersebut dapat memicu timbulnya gaya hidup yang konsumtif.","author":[{"dropping-particle":"","family":"Rosyada","given":"Amrina","non-dropping-particle":"","parse-names":false,"suffix":""},{"dropping-particle":"","family":"Rohimi","given":"Primi","non-dropping-particle":"","parse-names":false,"suffix":""}],"id":"ITEM-2","issued":{"date-parts":[["2022"]]},"page":"93-103","title":"Kultivasi Korean Wave Pada Gaya Hidup K-Fans Mahasiswa IAIN Kudus Melalui Media Online","type":"article-journal","volume":"1"},"uris":["http://www.mendeley.com/documents/?uuid=15be4041-a4ff-4457-a5ed-74a8c95ac1a7"]}],"mendeley":{"formattedCitation":"(Rosyada &amp; Rohimi, 2022; Yusri, 2022)","plainTextFormattedCitation":"(Rosyada &amp; Rohimi, 2022; Yusri, 2022)","previouslyFormattedCitation":"(Rosyada &amp; Rohimi, 2022; Yusri, 2022)"},"properties":{"noteIndex":0},"schema":"https://github.com/citation-style-language/schema/raw/master/csl-citation.json"}</w:instrText>
      </w:r>
      <w:r w:rsidRPr="00F34A5E">
        <w:fldChar w:fldCharType="separate"/>
      </w:r>
      <w:r w:rsidRPr="00F34A5E">
        <w:rPr>
          <w:noProof/>
        </w:rPr>
        <w:t>(</w:t>
      </w:r>
      <w:proofErr w:type="spellStart"/>
      <w:r w:rsidRPr="00F34A5E">
        <w:rPr>
          <w:noProof/>
        </w:rPr>
        <w:t>Rosyada</w:t>
      </w:r>
      <w:proofErr w:type="spellEnd"/>
      <w:r w:rsidRPr="00F34A5E">
        <w:rPr>
          <w:noProof/>
        </w:rPr>
        <w:t xml:space="preserve"> &amp; Rohimi, 2022; Yusri, 2022)</w:t>
      </w:r>
      <w:r w:rsidRPr="00F34A5E">
        <w:fldChar w:fldCharType="end"/>
      </w:r>
      <w:r w:rsidRPr="00F34A5E">
        <w:t xml:space="preserve"> is the impact caused by television on public acceptance and often the focus of the study is negative, namely on the themes of violence. According to this theory, the contact between the audience and television can affect the perception of the audience, which in turn will shape the audience's attitude towards something they are watching. Especially shows that have similarities or are not much different from what they experience in everyday life and with high intensity. Television is no longer the prima donna of society in terms of enjoying information shows, advances in communication and information technology today. The pace of technological developments such as digital cables, satellites, digital transmissions and the Internet has been able to create many alternative means or media, where people can view and watch </w:t>
      </w:r>
      <w:r w:rsidRPr="00F34A5E">
        <w:t xml:space="preserve">shows that have elements of informative, educational and recreational messages. One of them is through the Internet, namely social media </w:t>
      </w:r>
      <w:r w:rsidRPr="00F34A5E">
        <w:fldChar w:fldCharType="begin" w:fldLock="1"/>
      </w:r>
      <w:r w:rsidRPr="00F34A5E">
        <w:instrText>ADDIN CSL_CITATION {"citationItems":[{"id":"ITEM-1","itemData":{"abstract":"The purpose of this research is to find out the impact of Korean dramas which is aired by New Media against the behaviour of teenagers populated in Jakarta. Korean Wave is a term to describe a spread of Korean popular culture, which is consisted of drama, music, fashion, and its movies to the whole world. In this research, the researchers analyse one of the Korean popular culture, which is Korean drama series. The purposes of this research are to discover both good and negative impact as the result of enjoying the Korean drama series screening and to be aware of how to take a precaution of the negative sides in consuming time to watch Korean drama series based on the expert's opinion. The research method to pick by the researchers is a descriptive analysis method which describes an event based on data and facts, whereat those will be analysed qualitatively afterwards. And, the technique of submitting the data is by doing a profound interview, which is including the \"Korean Lovers\" teenage informant in Jakarta, parents of Korean lovers, and the Communication Lecturer. This is also adding a documentation study of the informant. This research indicates good and negative impacts. The good side is taken from the existence of transferring knowledge about culture, language, and manner. Meanwhile, the negative side is taken from the consumptive behaviour and another habit of imitating by the teenagers, especially the Korean Lovers ones in Jakarta.","author":[{"dropping-particle":"","family":"Tian","given":"Ka","non-dropping-particle":"","parse-names":false,"suffix":""},{"dropping-particle":"","family":"Logahan","given":"Jerry M","non-dropping-particle":"","parse-names":false,"suffix":""}],"container-title":"Jurnal SISTEM INFORMASI","id":"ITEM-1","issue":"1","issued":{"date-parts":[["2019"]]},"page":"15-26","title":"Dampak Tayangan Korean Drama Di New Media Terhadap Perilaku Remaja Kota Korean Lovers Di Jakarta","type":"article-journal","volume":"1"},"uris":["http://www.mendeley.com/documents/?uuid=dc9e0eb5-158e-405d-9386-5a45ddf7ad5f"]}],"mendeley":{"formattedCitation":"(Tian &amp; Logahan, 2019)","plainTextFormattedCitation":"(Tian &amp; Logahan, 2019)","previouslyFormattedCitation":"(Tian &amp; Logahan, 2019)"},"properties":{"noteIndex":0},"schema":"https://github.com/citation-style-language/schema/raw/master/csl-citation.json"}</w:instrText>
      </w:r>
      <w:r w:rsidRPr="00F34A5E">
        <w:fldChar w:fldCharType="separate"/>
      </w:r>
      <w:r w:rsidRPr="00F34A5E">
        <w:rPr>
          <w:noProof/>
        </w:rPr>
        <w:t>(Tian &amp; Logahan, 2019)</w:t>
      </w:r>
      <w:r w:rsidRPr="00F34A5E">
        <w:fldChar w:fldCharType="end"/>
      </w:r>
    </w:p>
    <w:p w14:paraId="27CCF281" w14:textId="77777777" w:rsidR="00820814" w:rsidRPr="00F34A5E" w:rsidRDefault="00820814" w:rsidP="00820814">
      <w:pPr>
        <w:spacing w:before="240"/>
        <w:jc w:val="both"/>
      </w:pPr>
      <w:r w:rsidRPr="00F34A5E">
        <w:t xml:space="preserve">Based on the phenomena and problems, researchers are interested in further examining how the function of cultural transmission in social media, which includes the dissemination of Korean popular culture, the inculcation of Korean popular culture values, the implications of the spread and cultivation of values. It applies to users, mostly Korean fans with a high social media consumption, which as a whole is part of the cultivation process. Because in cultivation theory, the research develops to be able to explain how the impact of watching a program on the perceptions or views, </w:t>
      </w:r>
      <w:proofErr w:type="spellStart"/>
      <w:r w:rsidRPr="00F34A5E">
        <w:t>behaviour</w:t>
      </w:r>
      <w:proofErr w:type="spellEnd"/>
      <w:r w:rsidRPr="00F34A5E">
        <w:t xml:space="preserve"> and values ​​of the program that apply by the people who watch it.</w:t>
      </w:r>
    </w:p>
    <w:p w14:paraId="4A94F83F" w14:textId="77777777" w:rsidR="00820814" w:rsidRDefault="00820814" w:rsidP="000F142F">
      <w:pPr>
        <w:spacing w:line="360" w:lineRule="auto"/>
        <w:ind w:firstLine="426"/>
        <w:contextualSpacing/>
        <w:jc w:val="both"/>
        <w:rPr>
          <w:color w:val="000000"/>
          <w:sz w:val="24"/>
          <w:szCs w:val="24"/>
        </w:rPr>
      </w:pPr>
    </w:p>
    <w:p w14:paraId="6C90C606" w14:textId="77777777" w:rsidR="00820814" w:rsidRPr="00F34A5E" w:rsidRDefault="00820814" w:rsidP="00820814">
      <w:pPr>
        <w:spacing w:before="240"/>
        <w:ind w:firstLine="432"/>
        <w:jc w:val="both"/>
      </w:pPr>
      <w:r w:rsidRPr="00F34A5E">
        <w:t xml:space="preserve">The mass media has a massive influence </w:t>
      </w:r>
      <w:r w:rsidRPr="00F34A5E">
        <w:fldChar w:fldCharType="begin" w:fldLock="1"/>
      </w:r>
      <w:r w:rsidRPr="00F34A5E">
        <w:instrText>ADDIN CSL_CITATION {"citationItems":[{"id":"ITEM-1","itemData":{"ISSN":"2461-0836","abstract":"Tujuan  dari  penelitian  ini  adalah  untuk  mengetahui  peran  media  massa  terhadap  perubahan perilaku yang terjadi pada remaja kpopers Batam dan peran media dalam proses komunikasi terkait  dengan  perubahan perilaku  imitasi  pada  remaja  kpopers  Batam.  Penelitian  ini menggunakan  metode  deskriptif  kualitatif  dengan  menggunakan  analisis  data  Miles  &amp; Huberman,  dalam  menentukan  informan,  peneliti  menggunakan  teknik  purposive  sampling dan informan yang terdiri dari anggota masyarakat mirip KPOP di Batam. Data primer dan data  sekunder  yang  digunakan  oleh  peneliti  adalah  wawancara  mendalam,  dokumentasi, observasi  non-partisipan,  dan  artikel  dari  internet.  Hasil  penelitian  menunjukkan  bahwa remaja  yang  dipengaruhi  oleh imitasi  dari  Korea  Wave  memberikan  beberapa  perubahan perilaku  pada  remaja  yang  menyukai  kpop.  Perubahan  perilaku  yang  terjadi  adalah  meniru idola  mereka,  dari  perilaku  idola  mereka  seperti  kebiasaan  idola  yang  mereka  lihat  melalui video,  mode,  hingga  belajar  dan  menggunakan  bahasa  Korea  dalam  kehidupan  sehari-hari, perubahan  ini  terjadi  pada:  (1)  proses  perhatian,  (  2)  proses  zikir,  (3)  proses  reproduksi motorik dan (4) motivasi.","author":[{"dropping-particle":"","family":"Rara Cindoswari","given":"Ageng","non-dropping-particle":"","parse-names":false,"suffix":""},{"dropping-particle":"","family":"Diana","given":"Dina","non-dropping-particle":"","parse-names":false,"suffix":""}],"container-title":"Hasil Pemikiran dan Penelitian","id":"ITEM-1","issue":"2","issued":{"date-parts":[["2019"]]},"page":"275-285","title":"Peran Media Massa Terhadap Perubahan Perilaku Remaja Di Komunitas Kpopers Batam","type":"article-journal","volume":"5"},"uris":["http://www.mendeley.com/documents/?uuid=660c0504-47a2-4961-801e-406f2104f335"]}],"mendeley":{"formattedCitation":"(Rara Cindoswari &amp; Diana, 2019)","plainTextFormattedCitation":"(Rara Cindoswari &amp; Diana, 2019)","previouslyFormattedCitation":"(Rara Cindoswari &amp; Diana, 2019)"},"properties":{"noteIndex":0},"schema":"https://github.com/citation-style-language/schema/raw/master/csl-citation.json"}</w:instrText>
      </w:r>
      <w:r w:rsidRPr="00F34A5E">
        <w:fldChar w:fldCharType="separate"/>
      </w:r>
      <w:r w:rsidRPr="00F34A5E">
        <w:rPr>
          <w:noProof/>
        </w:rPr>
        <w:t>(Rara Cindoswari &amp; Diana, 2019)</w:t>
      </w:r>
      <w:r w:rsidRPr="00F34A5E">
        <w:fldChar w:fldCharType="end"/>
      </w:r>
      <w:r w:rsidRPr="00F34A5E">
        <w:t xml:space="preserve"> in building a multicultural society because of its potential role to raise an issue or public opinion. The mass media removes the boundaries between countries allowing for cultural uniformity throughout the world. Culture in a country can be known, liked and even applied by people from other countries. Mass media has an essential role in socializing specific values ​​in society. It can prove in one of the mass communication functions carried out by the mass media, namely the transmission function </w:t>
      </w:r>
      <w:r w:rsidRPr="00F34A5E">
        <w:fldChar w:fldCharType="begin" w:fldLock="1"/>
      </w:r>
      <w:r w:rsidRPr="00F34A5E">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fldChar w:fldCharType="separate"/>
      </w:r>
      <w:r w:rsidRPr="00F34A5E">
        <w:rPr>
          <w:noProof/>
        </w:rPr>
        <w:t>(Situmeang et al., 2015)</w:t>
      </w:r>
      <w:r w:rsidRPr="00F34A5E">
        <w:fldChar w:fldCharType="end"/>
      </w:r>
      <w:r w:rsidRPr="00F34A5E">
        <w:t>, where the mass media use as a tool to transmit social heritage such as culture. Through the transmission function, the media can pass certain norms and values ​​from one society to another. Even in this era of globalization, there is a possibility, and it is spurring</w:t>
      </w:r>
    </w:p>
    <w:p w14:paraId="0909D702" w14:textId="77777777" w:rsidR="00820814" w:rsidRPr="00F34A5E" w:rsidRDefault="00820814" w:rsidP="00820814">
      <w:pPr>
        <w:spacing w:before="240"/>
        <w:jc w:val="both"/>
      </w:pPr>
      <w:r w:rsidRPr="00F34A5E">
        <w:t xml:space="preserve">The existence of Korean dramas in Indonesia cannot separate from the contribution of social media in transmitting Korean popular culture values ​​among its users </w:t>
      </w:r>
      <w:r w:rsidRPr="00F34A5E">
        <w:fldChar w:fldCharType="begin" w:fldLock="1"/>
      </w:r>
      <w:r w:rsidRPr="00F34A5E">
        <w:instrText>ADDIN CSL_CITATION {"citationItems":[{"id":"ITEM-1","itemData":{"abstract":"… Tanda-tanda pesatnya pengaruh budaya populer ini dapat … luasan informasi tentang budaya Korea di masyarakat … budaya baru yang menjadi trend khususnya bagi remaja. Hal …","author":[{"dropping-particle":"","family":"Hutapea","given":"Edison","non-dropping-particle":"","parse-names":false,"suffix":""},{"dropping-particle":"","family":"Marlina","given":"Yuli","non-dropping-particle":"","parse-names":false,"suffix":""}],"id":"ITEM-1","issue":"2","issued":{"date-parts":[["2022"]]},"page":"228-248","title":"Komunikasi Budaya K-Pop Masyarakat di Kampung Bali , Harapan Jaya , Bekasi Di Era New Normal","type":"article-journal","volume":"10"},"uris":["http://www.mendeley.com/documents/?uuid=e86da92e-c923-4d38-9cfd-4c25a1817940"]},{"id":"ITEM-2","itemData":{"DOI":"10.24329/aspikom.v4i1.484","ISSN":"2087-0442","abstract":"Korean culture was introduced in Indonesia since early 2000s through dramas, movies and musics. However, the Korean fever lasts about a decade. During that period, this commodity became better known as Korean Pop or K-Pop where teenagers who became the biggest consumers of this commodity known as K-Popers. K-Popers can not be separated from the technology development and the use of social media. This study is carried out using three aspects (frequency, duration and attention) of media exposure theory. The purpose of this study is to understand the effect of K-Pop information access on the teenager's social media dependency. This study is utilizing explanatory quantitative approach based on survey to 71 10th grade students of Unified Model High School of Madani Palu. Obtained data are analyzed using linear regression method. The results of the study shows that the effect of the frequency, duration and attention aspects in the population's access to K-Pop informations to the teenager's social media dependency of Palu City is at 77,1%. Thus, it is concluded that there is a direct effect on K-Pop information access to the teenager's social media dependency. The substance provided by this study offers new point of view on the educational approach of social media usage in Palu City to improve the self-control and selective behaviour of social media usage.","author":[{"dropping-particle":"","family":"Khairil","given":"Muhammad","non-dropping-particle":"","parse-names":false,"suffix":""},{"dropping-particle":"","family":"Yusaputra","given":"Muhammad Isa","non-dropping-particle":"","parse-names":false,"suffix":""},{"dropping-particle":"","family":".","given":"Nikmatusholeha","non-dropping-particle":"","parse-names":false,"suffix":""}],"container-title":"Jurnal ASPIKOM","id":"ITEM-2","issue":"1","issued":{"date-parts":[["2019"]]},"page":"14","title":"Efek Ketergantungan Remaja K-Popers Terhadap Media Sosial di Kota Palu","type":"article-journal","volume":"4"},"uris":["http://www.mendeley.com/documents/?uuid=3e1c673f-ed53-40b0-a001-0152aab21812"]},{"id":"ITEM-3","itemData":{"abstract":"The development of technology encourages globalization which gives birth to many special phenomena and one of them is popular culture. Popular culture deals with everyday problems such as superstars, fashion, transportation, lifestyle, etc. that can be enjoyed by all people or certain people. K-Pop is one of the popular cultural phenomena that is being talked about by the people of Indonesia. Present with the concept of boyband and girlband, K-POP is loved by many young people and becomes a separate phenomenon in the midst of social life. This K-POP fever is characterized by the presence of fans or fansite, where the community only discusses one boy band or K-POP artist they admire.The focus of this research is to see how the EXOnesia Fansite Group Communication Pattern in Building Existence in the K-POP Enthusiasts Scope. This study uses qualitative research methods with participant observation research methods. Data collection used is in-depth interviews and observations. Based on research and observations conducted by researchers, EXOnesia's fansite community communication pattern is to use a two-way communication pattern where the communication process carried out by this community results in reciprocity or response when the message / information is sent by the giver to the recipient. where in the fanite members of the community do not have boundaries between superiors and subordinates, so that the patterns of interaction that occur within it just flow informally","author":[{"dropping-particle":"","family":"Nurinda","given":"Debbiani","non-dropping-particle":"","parse-names":false,"suffix":""}],"container-title":"Jurnal Visi Komunikasi","id":"ITEM-3","issue":"1","issued":{"date-parts":[["2018"]]},"page":"12-22","title":"Pola Komunikasi Kelompok Fansite Exonesia Dalam Membangun Eksistensi Dalam Lingkup Penggemar K-Pop","type":"article-journal","volume":"17"},"uris":["http://www.mendeley.com/documents/?uuid=24e7571b-8272-443e-a3b1-134f4311bd30"]},{"id":"ITEM-4","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4","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Hutapea &amp; Marlina, 2022; Khairil et al., 2019; Nurinda, 2018; Situmeang et al., 2015)","plainTextFormattedCitation":"(Hutapea &amp; Marlina, 2022; Khairil et al., 2019; Nurinda, 2018; Situmeang et al., 2015)","previouslyFormattedCitation":"(Hutapea &amp; Marlina, 2022; Khairil et al., 2019; Nurinda, 2018; Situmeang et al., 2015)"},"properties":{"noteIndex":0},"schema":"https://github.com/citation-style-language/schema/raw/master/csl-citation.json"}</w:instrText>
      </w:r>
      <w:r w:rsidRPr="00F34A5E">
        <w:fldChar w:fldCharType="separate"/>
      </w:r>
      <w:r w:rsidRPr="00F34A5E">
        <w:rPr>
          <w:noProof/>
        </w:rPr>
        <w:t>(Hutapea &amp; Marlina, 2022; Khairil et al., 2019; Nurinda, 2018; Situmeang et al., 2015)</w:t>
      </w:r>
      <w:r w:rsidRPr="00F34A5E">
        <w:fldChar w:fldCharType="end"/>
      </w:r>
      <w:r w:rsidRPr="00F34A5E">
        <w:t xml:space="preserve">. Social media is here to provide easy access to information </w:t>
      </w:r>
      <w:r w:rsidRPr="00F34A5E">
        <w:fldChar w:fldCharType="begin" w:fldLock="1"/>
      </w:r>
      <w:r w:rsidRPr="00F34A5E">
        <w:instrText>ADDIN CSL_CITATION {"citationItems":[{"id":"ITEM-1","itemData":{"ISSN":"1412-7040","abstract":"Komunikasi pemerintahan berperan penting dalam penanganan pandemi Covid-19. Artikel ini menelaah pemahaman komunikasi pemerintahan dalam penanganan pandemi Covid-19, berbagai permasalahan terkait dengan komunikasi pemerintahan dalam penanganan pandemi Covid-19 di Indonesia serta perbandingan komunikasi pemerintahan dalam penanganan pandemi Covid-19 di sejumlah negara. Berdasarkan telusur dokumen diketahui setidaknya ada 4 (empat) masalah utama komunikasi pemerintahan dalam penanganan Covid-19 di Indonesia, yaitu: kurang akuratnya data dan informasi, minimnya sosialisasi terkait beberapa isu, rendahnya kepercayaan publik, serta kurang efektifnya komunikasi organisasi pemerintahan. Oleh karena itu, DPR perlu mendorong pemerintah untuk merevisi pedoman komunikasi pemerintahan dalam penanganan Covid-19 serta mendorong optimalisasi peran Kementerian Komunikasi dan Informatika (Kominfo). Pen","author":[{"dropping-particle":"","family":"Setiadi","given":"Ahmad","non-dropping-particle":"","parse-names":false,"suffix":""}],"container-title":"Jurnal AMIK BSI Karawang","id":"ITEM-1","issue":"15","issued":{"date-parts":[["2020"]]},"page":"25-30","title":"Pemanfaatan Medsos Untuk Efektifitas Komunikasi","type":"article-journal","volume":"12"},"uris":["http://www.mendeley.com/documents/?uuid=f09a6341-8622-40ce-acc6-ed41953dc577"]}],"mendeley":{"formattedCitation":"(Setiadi, 2020)","plainTextFormattedCitation":"(Setiadi, 2020)","previouslyFormattedCitation":"(Setiadi, 2020)"},"properties":{"noteIndex":0},"schema":"https://github.com/citation-style-language/schema/raw/master/csl-citation.json"}</w:instrText>
      </w:r>
      <w:r w:rsidRPr="00F34A5E">
        <w:fldChar w:fldCharType="separate"/>
      </w:r>
      <w:r w:rsidRPr="00F34A5E">
        <w:rPr>
          <w:noProof/>
        </w:rPr>
        <w:t>(Setiadi, 2020)</w:t>
      </w:r>
      <w:r w:rsidRPr="00F34A5E">
        <w:fldChar w:fldCharType="end"/>
      </w:r>
      <w:r w:rsidRPr="00F34A5E">
        <w:t xml:space="preserve"> or in terms of enjoying South Korean entertainment products that we can find through television shows in Indonesia, especially cable television. Korean culture in Indonesia has now emerged as a culture that is quite popular not only among teenagers but also includes children and the elderly. Slowly but surely, the existence of the Korean Wave through its Korean Drama in Indonesia has now shifted the popular culture that previously influenced Indonesian teenagers. It is even able to shift the culture that once became the mecca and reference for fashion and lifestyle styles, such as Japan with the Harajuku style </w:t>
      </w:r>
      <w:r w:rsidRPr="00F34A5E">
        <w:fldChar w:fldCharType="begin" w:fldLock="1"/>
      </w:r>
      <w:r w:rsidRPr="00F34A5E">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fldChar w:fldCharType="separate"/>
      </w:r>
      <w:r w:rsidRPr="00F34A5E">
        <w:rPr>
          <w:noProof/>
        </w:rPr>
        <w:t>(Situmeang et al., 2015)</w:t>
      </w:r>
      <w:r w:rsidRPr="00F34A5E">
        <w:fldChar w:fldCharType="end"/>
      </w:r>
      <w:r w:rsidRPr="00F34A5E">
        <w:t xml:space="preserve">, or America and Europe. Korea is now one </w:t>
      </w:r>
      <w:r w:rsidRPr="00F34A5E">
        <w:lastRenderedPageBreak/>
        <w:t xml:space="preserve">of the exporting countries for cultural products in the form of Entertainment in the form of music, drama, films and others, and its cultural development does not only cover the Asian continent but also penetrates America and European countries. It is in line with the progress of the entertainment industry and the economic stability of the country. The development of Korean cultural products can also prove through the Internet. The spread of Korean culture through the Internet also supported by the increasing number of Indonesian </w:t>
      </w:r>
      <w:proofErr w:type="gramStart"/>
      <w:r w:rsidRPr="00F34A5E">
        <w:t>user</w:t>
      </w:r>
      <w:proofErr w:type="gramEnd"/>
      <w:r w:rsidRPr="00F34A5E">
        <w:t xml:space="preserve"> who uses the Internet as a means of communication. In Indonesia, there are communities of Korean drama lovers, music, fashion style or Korean stars who have hundreds to thousands of members. The majority of them are teenagers, and most of them have official websites because they form through the Internet and social media networks. Seeing the percentage of internet users who are dominated by young people, namely the range of 15-35 years. It is undeniable that social media has a significant contribution in spreading cultural values ​​and norms, especially Korean culture, which is absorbed and adopted by Indonesian youth </w:t>
      </w:r>
      <w:r w:rsidRPr="00F34A5E">
        <w:fldChar w:fldCharType="begin" w:fldLock="1"/>
      </w:r>
      <w:r w:rsidRPr="00F34A5E">
        <w:instrText>ADDIN CSL_CITATION {"citationItems":[{"id":"ITEM-1","itemData":{"DOI":"10.24912/kn.v3i1.6156","abstract":"Budaya populer K-Pop telah mewabah sampai keseluruh dunia terutama di Indonesia. K-Pop merupakan industri musik yang terdiri dari girlband dan boyband, salah satunya yaitu boyband iKON. Semakin berkembangnya zaman, penggemar dapat dengan mudah mengakses informasi apapun mengenai iKON menggunakan media baru atau new media, salah satunya yaitu media sosial Instagram. Dengan menggunakan Instagram, penggemar dan fandom iKON dapat melampiaskan rasa cinta dan kagumnya terhadap iKON dengan melihat video, berita dan foto-foto tampan dari anggota iKON. Hal tersebut memicu penggemar semakin cinta dan kagum terhadap iKON yang telah menimbulkan fanatisme terhadap idolanya. Penelitian ini bertujuan untuk mendeskripsikan perilaku fanatisme penggemar dalam media sosial mengenai kecintaannya terhadap boyband iKON. Penelitian ini merupakan penelitian kualitatif. Metode yang digunakan dalam penelitian ini yaitu studi kasus. Data yang dianalisis diperoleh dari hasil wawancara dengan admin akun fanbase iKON di Instagram yaitu @ikonictreazure dan @Wowfaktaikon. Hasil dari penelitian ini adalah bahwa penggemar merasakan cinta dan kagum yang tinggi dengan menunjukan perilaku-perilaku fanatik terlihat dari respon penggemar saat berkomentar dalam Instagram.","author":[{"dropping-particle":"","family":"Wishandy","given":"Wishandy","non-dropping-particle":"","parse-names":false,"suffix":""},{"dropping-particle":"","family":"Loisa","given":"Riris","non-dropping-particle":"","parse-names":false,"suffix":""},{"dropping-particle":"","family":"Utami","given":"Lusia Savitri Setyo","non-dropping-particle":"","parse-names":false,"suffix":""}],"container-title":"Koneksi","id":"ITEM-1","issue":"1","issued":{"date-parts":[["2019"]]},"page":"133","title":"Fanatisme Penggemar K-Pop Melalui Media Sosial (Studi pada Akun Instagram Fanbase Boyband iKON)","type":"article-journal","volume":"3"},"uris":["http://www.mendeley.com/documents/?uuid=21bc1bed-021a-48ad-85f3-b4316e1adc80"]}],"mendeley":{"formattedCitation":"(Wishandy et al., 2019)","plainTextFormattedCitation":"(Wishandy et al., 2019)","previouslyFormattedCitation":"(Wishandy et al., 2019)"},"properties":{"noteIndex":0},"schema":"https://github.com/citation-style-language/schema/raw/master/csl-citation.json"}</w:instrText>
      </w:r>
      <w:r w:rsidRPr="00F34A5E">
        <w:fldChar w:fldCharType="separate"/>
      </w:r>
      <w:r w:rsidRPr="00F34A5E">
        <w:rPr>
          <w:noProof/>
        </w:rPr>
        <w:t>(Wishandy et al., 2019)</w:t>
      </w:r>
      <w:r w:rsidRPr="00F34A5E">
        <w:fldChar w:fldCharType="end"/>
      </w:r>
      <w:r w:rsidRPr="00F34A5E">
        <w:t>.</w:t>
      </w:r>
    </w:p>
    <w:p w14:paraId="598A20E5" w14:textId="77777777" w:rsidR="00820814" w:rsidRPr="00F34A5E" w:rsidRDefault="00820814" w:rsidP="00820814">
      <w:pPr>
        <w:spacing w:before="240"/>
        <w:jc w:val="both"/>
      </w:pPr>
      <w:r w:rsidRPr="00F34A5E">
        <w:t>So far, the Cultivation Theory used as research</w:t>
      </w:r>
      <w:r w:rsidRPr="00F34A5E">
        <w:fldChar w:fldCharType="begin" w:fldLock="1"/>
      </w:r>
      <w:r w:rsidRPr="00F34A5E">
        <w:instrText>ADDIN CSL_CITATION {"citationItems":[{"id":"ITEM-1","itemData":{"abstract":"This article discusses other media impact cultivation theories such as silence spiral theory, media framing theory, and social learning theory. This discussion looks more at the important components of this discussion of the theory of scattering in the book Theories of Mass Communication by Malvin L. Defleur and Sandra J. Ball-Rokeach. According to the theory of cultivation, television messages affect the behavior of individuals. The effect of a stirring between a heavy television viewer and a light viewer. The findings of this study, taken in combination with previous studies, seem to suggest that in a world the capitalist value of television can pay greater attention than democratic values.","author":[{"dropping-particle":"","family":"Yusri","given":"","non-dropping-particle":"","parse-names":false,"suffix":""}],"container-title":"International Journal SADIDA Islamic Comunication Media Srudies","id":"ITEM-1","issue":"1","issued":{"date-parts":[["2022"]]},"page":"1-16","title":"TEORI KULTIVASI ( Analisis Teori Penyuburan Karya Melvin L . Defleur dan Sandra J . Ball-Rokeach dalam Bukunya Theories of Mass Communication Tahun 1988 dan Aplikasinya dalam Pengembangan Anak Usia Dini ) kurang berpedoman kepada teori penyuburan ini . Ha","type":"article-journal","volume":"2"},"uris":["http://www.mendeley.com/documents/?uuid=a3edbed8-b197-46ec-8179-d5105e1f5ba4"]},{"id":"ITEM-2","itemData":{"abstract":"Penelitian ini bertujuan untuk mengetahui pengaruh yang dihasilkan oleh budaya Korean wave yang tersebar melalui media online terhadap gaya hidup mahasiswa. Penelitian ini dilakukan pada mahasiswa IAIN Kudus yang memilki ketertarikan terhadap budaya Korean wave. Dengn menggunakan pendekatan Kualitatif, dengan metode deskriptif serta analisis data dari Miles dan Hubereman, penelitian ini menjelaskan tentang hubungan media online dengan Korean wave, penafsiran Korean wave dari sudut pandang mahasiswa, perubahan dalam hidup Korean fans serta gaya hidup Korean fans yang disebabkan adanya interkasi dengan fenomena Korean wave. Ekspansi Korean wave tidak terlepas dari pengaruh global media massa. Media massa membawa nilai-nilai budaya yang mempegaruhi dengan cepat dalam lingkungan internasional. Antusiasme khalayak terhadap Korean wave secara tidak langsung dapat mengubah perilaku seseorang. Budaya Korean wave misalnya. Berbagai budaya yang ditimbul dari Korean wave kebanyakan berawal dari K-Pop dan K-drama memunculkan sifat ketertarikan. Ketertarikan yang muncul dapat menimbulkan fanatik dan fanatisme. Sikap-sikap tersebut dapat memicu timbulnya gaya hidup yang konsumtif.","author":[{"dropping-particle":"","family":"Rosyada","given":"Amrina","non-dropping-particle":"","parse-names":false,"suffix":""},{"dropping-particle":"","family":"Rohimi","given":"Primi","non-dropping-particle":"","parse-names":false,"suffix":""}],"id":"ITEM-2","issued":{"date-parts":[["2022"]]},"page":"93-103","title":"Kultivasi Korean Wave Pada Gaya Hidup K-Fans Mahasiswa IAIN Kudus Melalui Media Online","type":"article-journal","volume":"1"},"uris":["http://www.mendeley.com/documents/?uuid=15be4041-a4ff-4457-a5ed-74a8c95ac1a7"]}],"mendeley":{"formattedCitation":"(Rosyada &amp; Rohimi, 2022; Yusri, 2022)","plainTextFormattedCitation":"(Rosyada &amp; Rohimi, 2022; Yusri, 2022)","previouslyFormattedCitation":"(Rosyada &amp; Rohimi, 2022; Yusri, 2022)"},"properties":{"noteIndex":0},"schema":"https://github.com/citation-style-language/schema/raw/master/csl-citation.json"}</w:instrText>
      </w:r>
      <w:r w:rsidRPr="00F34A5E">
        <w:fldChar w:fldCharType="separate"/>
      </w:r>
      <w:r w:rsidRPr="00F34A5E">
        <w:rPr>
          <w:noProof/>
        </w:rPr>
        <w:t>(</w:t>
      </w:r>
      <w:proofErr w:type="spellStart"/>
      <w:r w:rsidRPr="00F34A5E">
        <w:rPr>
          <w:noProof/>
        </w:rPr>
        <w:t>Rosyada</w:t>
      </w:r>
      <w:proofErr w:type="spellEnd"/>
      <w:r w:rsidRPr="00F34A5E">
        <w:rPr>
          <w:noProof/>
        </w:rPr>
        <w:t xml:space="preserve"> &amp; Rohimi, 2022; Yusri, 2022)</w:t>
      </w:r>
      <w:r w:rsidRPr="00F34A5E">
        <w:fldChar w:fldCharType="end"/>
      </w:r>
      <w:r w:rsidRPr="00F34A5E">
        <w:t xml:space="preserve"> is the impact caused by television on public acceptance and often the focus of the study is negative, namely on the themes of violence. According to this theory, the contact between the audience and television can affect the perception of the audience, which in turn will shape the audience's attitude towards something they are watching. Especially shows that have similarities or are not much different from what they experience in everyday life and with high intensity. Television is no longer the prima donna of society in terms of enjoying information shows, advances in communication and information technology today. The pace of technological developments such as digital cables, satellites, digital transmissions and the Internet has been able to create many alternative means or media, where people can view and watch shows that have elements of informative, educational and recreational messages. One of them is through the Internet, namely social media </w:t>
      </w:r>
      <w:r w:rsidRPr="00F34A5E">
        <w:fldChar w:fldCharType="begin" w:fldLock="1"/>
      </w:r>
      <w:r w:rsidRPr="00F34A5E">
        <w:instrText>ADDIN CSL_CITATION {"citationItems":[{"id":"ITEM-1","itemData":{"abstract":"The purpose of this research is to find out the impact of Korean dramas which is aired by New Media against the behaviour of teenagers populated in Jakarta. Korean Wave is a term to describe a spread of Korean popular culture, which is consisted of drama, music, fashion, and its movies to the whole world. In this research, the researchers analyse one of the Korean popular culture, which is Korean drama series. The purposes of this research are to discover both good and negative impact as the result of enjoying the Korean drama series screening and to be aware of how to take a precaution of the negative sides in consuming time to watch Korean drama series based on the expert's opinion. The research method to pick by the researchers is a descriptive analysis method which describes an event based on data and facts, whereat those will be analysed qualitatively afterwards. And, the technique of submitting the data is by doing a profound interview, which is including the \"Korean Lovers\" teenage informant in Jakarta, parents of Korean lovers, and the Communication Lecturer. This is also adding a documentation study of the informant. This research indicates good and negative impacts. The good side is taken from the existence of transferring knowledge about culture, language, and manner. Meanwhile, the negative side is taken from the consumptive behaviour and another habit of imitating by the teenagers, especially the Korean Lovers ones in Jakarta.","author":[{"dropping-particle":"","family":"Tian","given":"Ka","non-dropping-particle":"","parse-names":false,"suffix":""},{"dropping-particle":"","family":"Logahan","given":"Jerry M","non-dropping-particle":"","parse-names":false,"suffix":""}],"container-title":"Jurnal SISTEM INFORMASI","id":"ITEM-1","issue":"1","issued":{"date-parts":[["2019"]]},"page":"15-26","title":"Dampak Tayangan Korean Drama Di New Media Terhadap Perilaku Remaja Kota Korean Lovers Di Jakarta","type":"article-journal","volume":"1"},"uris":["http://www.mendeley.com/documents/?uuid=dc9e0eb5-158e-405d-9386-5a45ddf7ad5f"]}],"mendeley":{"formattedCitation":"(Tian &amp; Logahan, 2019)","plainTextFormattedCitation":"(Tian &amp; Logahan, 2019)","previouslyFormattedCitation":"(Tian &amp; Logahan, 2019)"},"properties":{"noteIndex":0},"schema":"https://github.com/citation-style-language/schema/raw/master/csl-citation.json"}</w:instrText>
      </w:r>
      <w:r w:rsidRPr="00F34A5E">
        <w:fldChar w:fldCharType="separate"/>
      </w:r>
      <w:r w:rsidRPr="00F34A5E">
        <w:rPr>
          <w:noProof/>
        </w:rPr>
        <w:t>(Tian &amp; Logahan, 2019)</w:t>
      </w:r>
      <w:r w:rsidRPr="00F34A5E">
        <w:fldChar w:fldCharType="end"/>
      </w:r>
    </w:p>
    <w:p w14:paraId="231CE1BC" w14:textId="77777777" w:rsidR="00820814" w:rsidRPr="00F34A5E" w:rsidRDefault="00820814" w:rsidP="00820814">
      <w:pPr>
        <w:spacing w:before="240"/>
        <w:jc w:val="both"/>
      </w:pPr>
      <w:r w:rsidRPr="00F34A5E">
        <w:t xml:space="preserve">Based on the phenomena and problems, researchers are interested in further examining how the function of cultural transmission in social media, which includes the dissemination of Korean popular culture, the inculcation of Korean popular culture values, the implications of the spread and cultivation of values. It applies to users, mostly Korean fans with a high social media consumption, which as a whole is part of the cultivation process. Because in cultivation theory, the research develops to be able to explain how the impact of watching a program on </w:t>
      </w:r>
      <w:r w:rsidRPr="00F34A5E">
        <w:t xml:space="preserve">the perceptions or views, </w:t>
      </w:r>
      <w:proofErr w:type="spellStart"/>
      <w:r w:rsidRPr="00F34A5E">
        <w:t>behaviour</w:t>
      </w:r>
      <w:proofErr w:type="spellEnd"/>
      <w:r w:rsidRPr="00F34A5E">
        <w:t xml:space="preserve"> and values ​​of the program that apply by the people who watch it.</w:t>
      </w:r>
    </w:p>
    <w:p w14:paraId="661F8457" w14:textId="56B38F4F" w:rsidR="006B146E" w:rsidRDefault="006B146E" w:rsidP="006B146E">
      <w:pPr>
        <w:spacing w:line="360" w:lineRule="auto"/>
        <w:contextualSpacing/>
        <w:jc w:val="both"/>
        <w:rPr>
          <w:b/>
          <w:bCs/>
          <w:color w:val="000000"/>
          <w:sz w:val="24"/>
          <w:szCs w:val="24"/>
        </w:rPr>
      </w:pPr>
    </w:p>
    <w:p w14:paraId="0A711042" w14:textId="77777777" w:rsidR="00820814" w:rsidRPr="00F34A5E" w:rsidRDefault="00820814" w:rsidP="00820814">
      <w:pPr>
        <w:spacing w:before="240"/>
        <w:jc w:val="both"/>
        <w:rPr>
          <w:b/>
          <w:bCs/>
        </w:rPr>
      </w:pPr>
      <w:r w:rsidRPr="00F34A5E">
        <w:rPr>
          <w:b/>
          <w:bCs/>
        </w:rPr>
        <w:t>Literature Review</w:t>
      </w:r>
    </w:p>
    <w:p w14:paraId="2E897038" w14:textId="77777777" w:rsidR="00820814" w:rsidRPr="00F34A5E" w:rsidRDefault="00820814" w:rsidP="00820814">
      <w:pPr>
        <w:spacing w:before="240"/>
        <w:jc w:val="both"/>
      </w:pPr>
      <w:r w:rsidRPr="00F34A5E">
        <w:t>Cultural Transmission</w:t>
      </w:r>
    </w:p>
    <w:p w14:paraId="69A2EFAE" w14:textId="77777777" w:rsidR="00820814" w:rsidRPr="00F34A5E" w:rsidRDefault="00820814" w:rsidP="00820814">
      <w:pPr>
        <w:pStyle w:val="ListParagraph"/>
        <w:numPr>
          <w:ilvl w:val="0"/>
          <w:numId w:val="18"/>
        </w:numPr>
        <w:spacing w:before="240" w:after="0" w:line="240" w:lineRule="auto"/>
        <w:ind w:left="270" w:hanging="270"/>
        <w:contextualSpacing w:val="0"/>
        <w:jc w:val="both"/>
        <w:rPr>
          <w:rFonts w:ascii="Times New Roman" w:hAnsi="Times New Roman"/>
          <w:sz w:val="24"/>
          <w:szCs w:val="24"/>
        </w:rPr>
      </w:pPr>
      <w:r w:rsidRPr="00F34A5E">
        <w:rPr>
          <w:rFonts w:ascii="Times New Roman" w:hAnsi="Times New Roman"/>
          <w:sz w:val="24"/>
          <w:szCs w:val="24"/>
        </w:rPr>
        <w:t>The function of cultural transmission in mass communication</w:t>
      </w:r>
      <w:r w:rsidRPr="00F34A5E">
        <w:rPr>
          <w:rFonts w:ascii="Times New Roman" w:hAnsi="Times New Roman"/>
          <w:sz w:val="24"/>
          <w:szCs w:val="24"/>
          <w:lang w:val="en-US"/>
        </w:rPr>
        <w:t xml:space="preserve">. </w:t>
      </w:r>
      <w:r w:rsidRPr="00F34A5E">
        <w:rPr>
          <w:rFonts w:ascii="Times New Roman" w:hAnsi="Times New Roman"/>
          <w:sz w:val="24"/>
          <w:szCs w:val="24"/>
        </w:rPr>
        <w:t xml:space="preserve">Mass communication defines as a communication process that takes place in which messages are sent from institutional sources to mass audiences through mechanical means such as radio, television, newspapers and films </w:t>
      </w:r>
      <w:r w:rsidRPr="00F34A5E">
        <w:rPr>
          <w:rFonts w:ascii="Times New Roman" w:hAnsi="Times New Roman"/>
          <w:sz w:val="24"/>
          <w:szCs w:val="24"/>
        </w:rPr>
        <w:fldChar w:fldCharType="begin" w:fldLock="1"/>
      </w:r>
      <w:r w:rsidRPr="00F34A5E">
        <w:rPr>
          <w:rFonts w:ascii="Times New Roman" w:hAnsi="Times New Roman"/>
          <w:sz w:val="24"/>
          <w:szCs w:val="24"/>
        </w:rPr>
        <w:instrText>ADDIN CSL_CITATION {"citationItems":[{"id":"ITEM-1","itemData":{"DOI":"10.29313/mediator.v9i2.1113","ISSN":"1411-5883","abstract":"The word of technology was derived from technique and logos, means knowledge about methods or doing something (technical term). Technology refered to how-to-do an act or product. In Greek language, technology means ’techne’ or ’art’, or ’skill’. In term of specified meaning, technology refer to industrial process which leads to skills in performing an activity. In broad meaning, technology refer to the whole process of materials. Communication technology is differentiated from information technology. Communication technology was utilized for conducting any kind of message transmission, from the act of sending to receiving. Whereas information technology is concerning managing and collecting information. It is hard to differentiate communication and information technology due to technology convergence. Both information and communication technology, as a term, are freely exchanging today because in every communication, there’s always be information as well.","author":[{"dropping-particle":"","family":"Saefudin","given":"Asep","non-dropping-particle":"","parse-names":false,"suffix":""}],"container-title":"Mediator: Jurnal Komunikasi","id":"ITEM-1","issue":"2","issued":{"date-parts":[["2008"]]},"page":"383-392","title":"Perkembangan Teknologi Komunikasi: Perspektif Komunikasi Peradaban","type":"article-journal","volume":"9"},"uris":["http://www.mendeley.com/documents/?uuid=e6cb9124-8957-43fc-bc84-4252f64d57e1"]},{"id":"ITEM-2","itemData":{"author":[{"dropping-particle":"","family":"Sendjaja","given":"S.Djuarsa","non-dropping-particle":"","parse-names":false,"suffix":""}],"container-title":"2011","id":"ITEM-2","issued":{"date-parts":[["2011"]]},"page":"1-54","title":"dan Sejarah","type":"article-journal"},"uris":["http://www.mendeley.com/documents/?uuid=7be5beff-e3c9-446c-a127-866b4968f0a0"]}],"mendeley":{"formattedCitation":"(Saefudin, 2008; Sendjaja, 2011)","plainTextFormattedCitation":"(Saefudin, 2008; Sendjaja, 2011)","previouslyFormattedCitation":"(Saefudin, 2008; Sendjaja, 2011)"},"properties":{"noteIndex":0},"schema":"https://github.com/citation-style-language/schema/raw/master/csl-citation.json"}</w:instrText>
      </w:r>
      <w:r w:rsidRPr="00F34A5E">
        <w:rPr>
          <w:rFonts w:ascii="Times New Roman" w:hAnsi="Times New Roman"/>
          <w:sz w:val="24"/>
          <w:szCs w:val="24"/>
        </w:rPr>
        <w:fldChar w:fldCharType="separate"/>
      </w:r>
      <w:r w:rsidRPr="00F34A5E">
        <w:rPr>
          <w:rFonts w:ascii="Times New Roman" w:hAnsi="Times New Roman"/>
          <w:sz w:val="24"/>
          <w:szCs w:val="24"/>
        </w:rPr>
        <w:t>(</w:t>
      </w:r>
      <w:proofErr w:type="spellStart"/>
      <w:r w:rsidRPr="00F34A5E">
        <w:rPr>
          <w:rFonts w:ascii="Times New Roman" w:hAnsi="Times New Roman"/>
          <w:sz w:val="24"/>
          <w:szCs w:val="24"/>
        </w:rPr>
        <w:t>Saefudin</w:t>
      </w:r>
      <w:proofErr w:type="spellEnd"/>
      <w:r w:rsidRPr="00F34A5E">
        <w:rPr>
          <w:rFonts w:ascii="Times New Roman" w:hAnsi="Times New Roman"/>
          <w:sz w:val="24"/>
          <w:szCs w:val="24"/>
        </w:rPr>
        <w:t xml:space="preserve">, 2008; </w:t>
      </w:r>
      <w:proofErr w:type="spellStart"/>
      <w:r w:rsidRPr="00F34A5E">
        <w:rPr>
          <w:rFonts w:ascii="Times New Roman" w:hAnsi="Times New Roman"/>
          <w:sz w:val="24"/>
          <w:szCs w:val="24"/>
        </w:rPr>
        <w:t>Sendjaja</w:t>
      </w:r>
      <w:proofErr w:type="spellEnd"/>
      <w:r w:rsidRPr="00F34A5E">
        <w:rPr>
          <w:rFonts w:ascii="Times New Roman" w:hAnsi="Times New Roman"/>
          <w:sz w:val="24"/>
          <w:szCs w:val="24"/>
        </w:rPr>
        <w:t>, 2011)</w:t>
      </w:r>
      <w:r w:rsidRPr="00F34A5E">
        <w:rPr>
          <w:rFonts w:ascii="Times New Roman" w:hAnsi="Times New Roman"/>
          <w:sz w:val="24"/>
          <w:szCs w:val="24"/>
        </w:rPr>
        <w:fldChar w:fldCharType="end"/>
      </w:r>
      <w:r w:rsidRPr="00F34A5E">
        <w:rPr>
          <w:rFonts w:ascii="Times New Roman" w:hAnsi="Times New Roman"/>
          <w:sz w:val="24"/>
          <w:szCs w:val="24"/>
        </w:rPr>
        <w:t>. The function of mass communication, according to Dominick (2001), (</w:t>
      </w:r>
      <w:proofErr w:type="spellStart"/>
      <w:r w:rsidRPr="00F34A5E">
        <w:rPr>
          <w:rFonts w:ascii="Times New Roman" w:hAnsi="Times New Roman"/>
          <w:sz w:val="24"/>
          <w:szCs w:val="24"/>
        </w:rPr>
        <w:t>Elvinaro</w:t>
      </w:r>
      <w:proofErr w:type="spellEnd"/>
      <w:r w:rsidRPr="00F34A5E">
        <w:rPr>
          <w:rFonts w:ascii="Times New Roman" w:hAnsi="Times New Roman"/>
          <w:sz w:val="24"/>
          <w:szCs w:val="24"/>
        </w:rPr>
        <w:t xml:space="preserve"> </w:t>
      </w:r>
      <w:proofErr w:type="spellStart"/>
      <w:r w:rsidRPr="00F34A5E">
        <w:rPr>
          <w:rFonts w:ascii="Times New Roman" w:hAnsi="Times New Roman"/>
          <w:sz w:val="24"/>
          <w:szCs w:val="24"/>
        </w:rPr>
        <w:t>Ardianto</w:t>
      </w:r>
      <w:proofErr w:type="spellEnd"/>
      <w:r w:rsidRPr="00F34A5E">
        <w:rPr>
          <w:rFonts w:ascii="Times New Roman" w:hAnsi="Times New Roman"/>
          <w:sz w:val="24"/>
          <w:szCs w:val="24"/>
        </w:rPr>
        <w:t xml:space="preserve">, 2009: 14) </w:t>
      </w:r>
      <w:r w:rsidRPr="00F34A5E">
        <w:rPr>
          <w:rFonts w:ascii="Times New Roman" w:hAnsi="Times New Roman"/>
          <w:sz w:val="24"/>
          <w:szCs w:val="24"/>
        </w:rPr>
        <w:fldChar w:fldCharType="begin" w:fldLock="1"/>
      </w:r>
      <w:r w:rsidRPr="00F34A5E">
        <w:rPr>
          <w:rFonts w:ascii="Times New Roman" w:hAnsi="Times New Roman"/>
          <w:sz w:val="24"/>
          <w:szCs w:val="24"/>
        </w:rPr>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rPr>
          <w:rFonts w:ascii="Times New Roman" w:hAnsi="Times New Roman"/>
          <w:sz w:val="24"/>
          <w:szCs w:val="24"/>
        </w:rPr>
        <w:fldChar w:fldCharType="separate"/>
      </w:r>
      <w:r w:rsidRPr="00F34A5E">
        <w:rPr>
          <w:rFonts w:ascii="Times New Roman" w:hAnsi="Times New Roman"/>
          <w:sz w:val="24"/>
          <w:szCs w:val="24"/>
        </w:rPr>
        <w:t>(</w:t>
      </w:r>
      <w:proofErr w:type="spellStart"/>
      <w:r w:rsidRPr="00F34A5E">
        <w:rPr>
          <w:rFonts w:ascii="Times New Roman" w:hAnsi="Times New Roman"/>
          <w:sz w:val="24"/>
          <w:szCs w:val="24"/>
        </w:rPr>
        <w:t>Situmeang</w:t>
      </w:r>
      <w:proofErr w:type="spellEnd"/>
      <w:r w:rsidRPr="00F34A5E">
        <w:rPr>
          <w:rFonts w:ascii="Times New Roman" w:hAnsi="Times New Roman"/>
          <w:sz w:val="24"/>
          <w:szCs w:val="24"/>
        </w:rPr>
        <w:t xml:space="preserve"> et al., 2015)</w:t>
      </w:r>
      <w:r w:rsidRPr="00F34A5E">
        <w:rPr>
          <w:rFonts w:ascii="Times New Roman" w:hAnsi="Times New Roman"/>
          <w:sz w:val="24"/>
          <w:szCs w:val="24"/>
        </w:rPr>
        <w:fldChar w:fldCharType="end"/>
      </w:r>
      <w:r w:rsidRPr="00F34A5E">
        <w:rPr>
          <w:rFonts w:ascii="Times New Roman" w:hAnsi="Times New Roman"/>
          <w:sz w:val="24"/>
          <w:szCs w:val="24"/>
        </w:rPr>
        <w:t xml:space="preserve">, consists of Surveillance, Interpretation, Linkage, Transmission of Values, Entertainment, Mass communication functions. The spread of these values ​​cannot separate from the spread of cultural values, so this transmission function is also called cultural transmission. Cultural transmission inevitably always exists in various forms of communication that have an impact on personal acceptance; cultural transmission takes place on two levels, contemporary and historical </w:t>
      </w:r>
      <w:r w:rsidRPr="00F34A5E">
        <w:rPr>
          <w:rFonts w:ascii="Times New Roman" w:hAnsi="Times New Roman"/>
          <w:sz w:val="24"/>
          <w:szCs w:val="24"/>
        </w:rPr>
        <w:fldChar w:fldCharType="begin" w:fldLock="1"/>
      </w:r>
      <w:r w:rsidRPr="00F34A5E">
        <w:rPr>
          <w:rFonts w:ascii="Times New Roman" w:hAnsi="Times New Roman"/>
          <w:sz w:val="24"/>
          <w:szCs w:val="24"/>
        </w:rPr>
        <w:instrText>ADDIN CSL_CITATION {"citationItems":[{"id":"ITEM-1","itemData":{"ISSN":"1412-7040","abstract":"Komunikasi pemerintahan berperan penting dalam penanganan pandemi Covid-19. Artikel ini menelaah pemahaman komunikasi pemerintahan dalam penanganan pandemi Covid-19, berbagai permasalahan terkait dengan komunikasi pemerintahan dalam penanganan pandemi Covid-19 di Indonesia serta perbandingan komunikasi pemerintahan dalam penanganan pandemi Covid-19 di sejumlah negara. Berdasarkan telusur dokumen diketahui setidaknya ada 4 (empat) masalah utama komunikasi pemerintahan dalam penanganan Covid-19 di Indonesia, yaitu: kurang akuratnya data dan informasi, minimnya sosialisasi terkait beberapa isu, rendahnya kepercayaan publik, serta kurang efektifnya komunikasi organisasi pemerintahan. Oleh karena itu, DPR perlu mendorong pemerintah untuk merevisi pedoman komunikasi pemerintahan dalam penanganan Covid-19 serta mendorong optimalisasi peran Kementerian Komunikasi dan Informatika (Kominfo). Pen","author":[{"dropping-particle":"","family":"Setiadi","given":"Ahmad","non-dropping-particle":"","parse-names":false,"suffix":""}],"container-title":"Jurnal AMIK BSI Karawang","id":"ITEM-1","issue":"15","issued":{"date-parts":[["2020"]]},"page":"25-30","title":"Pemanfaatan Medsos Untuk Efektifitas Komunikasi","type":"article-journal","volume":"12"},"uris":["http://www.mendeley.com/documents/?uuid=f09a6341-8622-40ce-acc6-ed41953dc577"]}],"mendeley":{"formattedCitation":"(Setiadi, 2020)","plainTextFormattedCitation":"(Setiadi, 2020)","previouslyFormattedCitation":"(Setiadi, 2020)"},"properties":{"noteIndex":0},"schema":"https://github.com/citation-style-language/schema/raw/master/csl-citation.json"}</w:instrText>
      </w:r>
      <w:r w:rsidRPr="00F34A5E">
        <w:rPr>
          <w:rFonts w:ascii="Times New Roman" w:hAnsi="Times New Roman"/>
          <w:sz w:val="24"/>
          <w:szCs w:val="24"/>
        </w:rPr>
        <w:fldChar w:fldCharType="separate"/>
      </w:r>
      <w:r w:rsidRPr="00F34A5E">
        <w:rPr>
          <w:rFonts w:ascii="Times New Roman" w:hAnsi="Times New Roman"/>
          <w:sz w:val="24"/>
          <w:szCs w:val="24"/>
        </w:rPr>
        <w:t>(</w:t>
      </w:r>
      <w:proofErr w:type="spellStart"/>
      <w:r w:rsidRPr="00F34A5E">
        <w:rPr>
          <w:rFonts w:ascii="Times New Roman" w:hAnsi="Times New Roman"/>
          <w:sz w:val="24"/>
          <w:szCs w:val="24"/>
        </w:rPr>
        <w:t>Setiadi</w:t>
      </w:r>
      <w:proofErr w:type="spellEnd"/>
      <w:r w:rsidRPr="00F34A5E">
        <w:rPr>
          <w:rFonts w:ascii="Times New Roman" w:hAnsi="Times New Roman"/>
          <w:sz w:val="24"/>
          <w:szCs w:val="24"/>
        </w:rPr>
        <w:t>, 2020)</w:t>
      </w:r>
      <w:r w:rsidRPr="00F34A5E">
        <w:rPr>
          <w:rFonts w:ascii="Times New Roman" w:hAnsi="Times New Roman"/>
          <w:sz w:val="24"/>
          <w:szCs w:val="24"/>
        </w:rPr>
        <w:fldChar w:fldCharType="end"/>
      </w:r>
    </w:p>
    <w:p w14:paraId="2AD1D029" w14:textId="77777777" w:rsidR="00820814" w:rsidRPr="00F34A5E" w:rsidRDefault="00820814" w:rsidP="00820814">
      <w:pPr>
        <w:pStyle w:val="ListParagraph"/>
        <w:numPr>
          <w:ilvl w:val="0"/>
          <w:numId w:val="18"/>
        </w:numPr>
        <w:spacing w:before="240" w:after="0" w:line="240" w:lineRule="auto"/>
        <w:ind w:left="270" w:hanging="270"/>
        <w:contextualSpacing w:val="0"/>
        <w:jc w:val="both"/>
        <w:rPr>
          <w:rFonts w:ascii="Times New Roman" w:hAnsi="Times New Roman"/>
          <w:sz w:val="24"/>
          <w:szCs w:val="24"/>
        </w:rPr>
      </w:pPr>
      <w:r w:rsidRPr="00F34A5E">
        <w:rPr>
          <w:rFonts w:ascii="Times New Roman" w:hAnsi="Times New Roman"/>
          <w:sz w:val="24"/>
          <w:szCs w:val="24"/>
        </w:rPr>
        <w:t>Cultural Transmission and Mass Communication Effects</w:t>
      </w:r>
      <w:r w:rsidRPr="00F34A5E">
        <w:rPr>
          <w:rFonts w:ascii="Times New Roman" w:hAnsi="Times New Roman"/>
          <w:sz w:val="24"/>
          <w:szCs w:val="24"/>
          <w:lang w:val="en-US"/>
        </w:rPr>
        <w:t xml:space="preserve"> </w:t>
      </w:r>
      <w:r w:rsidRPr="00F34A5E">
        <w:rPr>
          <w:rFonts w:ascii="Times New Roman" w:hAnsi="Times New Roman"/>
          <w:sz w:val="24"/>
          <w:szCs w:val="24"/>
        </w:rPr>
        <w:t xml:space="preserve">In several theories of the effects of media in mass communication </w:t>
      </w:r>
      <w:r w:rsidRPr="00F34A5E">
        <w:rPr>
          <w:rFonts w:ascii="Times New Roman" w:hAnsi="Times New Roman"/>
          <w:sz w:val="24"/>
          <w:szCs w:val="24"/>
        </w:rPr>
        <w:fldChar w:fldCharType="begin" w:fldLock="1"/>
      </w:r>
      <w:r w:rsidRPr="00F34A5E">
        <w:rPr>
          <w:rFonts w:ascii="Times New Roman" w:hAnsi="Times New Roman"/>
          <w:sz w:val="24"/>
          <w:szCs w:val="24"/>
        </w:rPr>
        <w:instrText>ADDIN CSL_CITATION {"citationItems":[{"id":"ITEM-1","itemData":{"abstract":"… peran komunikasi politik dan komunikasi massa dapat … Dalam komunikasi politik dan komunikasi massa tentu terdapat … yang didalamnya terdapat komunikasi politik menimbulkan efek …","author":[{"dropping-particle":"","family":"Karya","given":"B","non-dropping-particle":"","parse-names":false,"suffix":""},{"dropping-particle":"","family":"Sundhari","given":"S","non-dropping-particle":"","parse-names":false,"suffix":""}],"container-title":"Jurnal Sociopolitico","id":"ITEM-1","issued":{"date-parts":[["2019"]]},"page":"59-67","title":"Pemanfaatan Media Massa Sebagai Sarana Komunikasi Politik Dalam Pemilihan Calon Legislatif Dewan Perwakilan Rakyat Daerah …","type":"article-journal","volume":"1"},"uris":["http://www.mendeley.com/documents/?uuid=8b6b96bd-d637-4b03-8fda-4a206aed0d54"]}],"mendeley":{"formattedCitation":"(Karya &amp; Sundhari, 2019)","plainTextFormattedCitation":"(Karya &amp; Sundhari, 2019)","previouslyFormattedCitation":"(Karya &amp; Sundhari, 2019)"},"properties":{"noteIndex":0},"schema":"https://github.com/citation-style-language/schema/raw/master/csl-citation.json"}</w:instrText>
      </w:r>
      <w:r w:rsidRPr="00F34A5E">
        <w:rPr>
          <w:rFonts w:ascii="Times New Roman" w:hAnsi="Times New Roman"/>
          <w:sz w:val="24"/>
          <w:szCs w:val="24"/>
        </w:rPr>
        <w:fldChar w:fldCharType="separate"/>
      </w:r>
      <w:r w:rsidRPr="00F34A5E">
        <w:rPr>
          <w:rFonts w:ascii="Times New Roman" w:hAnsi="Times New Roman"/>
          <w:sz w:val="24"/>
          <w:szCs w:val="24"/>
        </w:rPr>
        <w:t>(</w:t>
      </w:r>
      <w:proofErr w:type="spellStart"/>
      <w:r w:rsidRPr="00F34A5E">
        <w:rPr>
          <w:rFonts w:ascii="Times New Roman" w:hAnsi="Times New Roman"/>
          <w:sz w:val="24"/>
          <w:szCs w:val="24"/>
        </w:rPr>
        <w:t>Karya</w:t>
      </w:r>
      <w:proofErr w:type="spellEnd"/>
      <w:r w:rsidRPr="00F34A5E">
        <w:rPr>
          <w:rFonts w:ascii="Times New Roman" w:hAnsi="Times New Roman"/>
          <w:sz w:val="24"/>
          <w:szCs w:val="24"/>
        </w:rPr>
        <w:t xml:space="preserve"> &amp; </w:t>
      </w:r>
      <w:proofErr w:type="spellStart"/>
      <w:r w:rsidRPr="00F34A5E">
        <w:rPr>
          <w:rFonts w:ascii="Times New Roman" w:hAnsi="Times New Roman"/>
          <w:sz w:val="24"/>
          <w:szCs w:val="24"/>
        </w:rPr>
        <w:t>Sundhari</w:t>
      </w:r>
      <w:proofErr w:type="spellEnd"/>
      <w:r w:rsidRPr="00F34A5E">
        <w:rPr>
          <w:rFonts w:ascii="Times New Roman" w:hAnsi="Times New Roman"/>
          <w:sz w:val="24"/>
          <w:szCs w:val="24"/>
        </w:rPr>
        <w:t>, 2019)</w:t>
      </w:r>
      <w:r w:rsidRPr="00F34A5E">
        <w:rPr>
          <w:rFonts w:ascii="Times New Roman" w:hAnsi="Times New Roman"/>
          <w:sz w:val="24"/>
          <w:szCs w:val="24"/>
        </w:rPr>
        <w:fldChar w:fldCharType="end"/>
      </w:r>
      <w:r w:rsidRPr="00F34A5E">
        <w:rPr>
          <w:rFonts w:ascii="Times New Roman" w:hAnsi="Times New Roman"/>
          <w:sz w:val="24"/>
          <w:szCs w:val="24"/>
        </w:rPr>
        <w:t xml:space="preserve"> state that the media do indeed play an essential role in the development and maintenance of culture. The debate about the power of the media has resurfaced, mainly because of the emergence of the Internet, media researchers have different levels of analysis respectively, namely the level of effect which is the centre of attention of researchers. Those operating at the microscopic level examine the effects of media at the </w:t>
      </w:r>
      <w:r w:rsidRPr="00F34A5E">
        <w:rPr>
          <w:rFonts w:ascii="Times New Roman" w:hAnsi="Times New Roman"/>
          <w:sz w:val="24"/>
          <w:szCs w:val="24"/>
        </w:rPr>
        <w:lastRenderedPageBreak/>
        <w:t>individual level. Meanwhile, those who work at the macroscopic level hope to see the effects of media on a broader social and cultural level. (Baran &amp; Davis, 2010)</w:t>
      </w:r>
      <w:r w:rsidRPr="00F34A5E">
        <w:rPr>
          <w:rFonts w:ascii="Times New Roman" w:hAnsi="Times New Roman"/>
          <w:sz w:val="24"/>
          <w:szCs w:val="24"/>
          <w:lang w:val="en-US"/>
        </w:rPr>
        <w:t xml:space="preserve"> </w:t>
      </w:r>
      <w:r w:rsidRPr="00F34A5E">
        <w:rPr>
          <w:rFonts w:ascii="Times New Roman" w:hAnsi="Times New Roman"/>
          <w:sz w:val="24"/>
          <w:szCs w:val="24"/>
        </w:rPr>
        <w:t xml:space="preserve">According to Effendy (2006: 318-319), there are three dimensions of mass communication effects, namely: cognitive, affective, and behavioural or conative. (1) Cognitive effects include increased awareness, learning, and additional knowledge. (2) Affective effects related to emotions, feelings, and attitude. (3) Whereas the behavioural or conative effects relate to the behaviour of doing something, adopting, imitating, in a certain way. The three dimensions of these effects use as a reference in this study to see or find out what kind of impact the cultural transmission process through social media causes </w:t>
      </w:r>
      <w:r w:rsidRPr="00F34A5E">
        <w:rPr>
          <w:rFonts w:ascii="Times New Roman" w:hAnsi="Times New Roman"/>
          <w:sz w:val="24"/>
          <w:szCs w:val="24"/>
        </w:rPr>
        <w:fldChar w:fldCharType="begin" w:fldLock="1"/>
      </w:r>
      <w:r w:rsidRPr="00F34A5E">
        <w:rPr>
          <w:rFonts w:ascii="Times New Roman" w:hAnsi="Times New Roman"/>
          <w:sz w:val="24"/>
          <w:szCs w:val="24"/>
        </w:rPr>
        <w:instrText>ADDIN CSL_CITATION {"citationItems":[{"id":"ITEM-1","itemData":{"ISSN":"2461-0836","abstract":"Tujuan  dari  penelitian  ini  adalah  untuk  mengetahui  peran  media  massa  terhadap  perubahan perilaku yang terjadi pada remaja kpopers Batam dan peran media dalam proses komunikasi terkait  dengan  perubahan perilaku  imitasi  pada  remaja  kpopers  Batam.  Penelitian  ini menggunakan  metode  deskriptif  kualitatif  dengan  menggunakan  analisis  data  Miles  &amp; Huberman,  dalam  menentukan  informan,  peneliti  menggunakan  teknik  purposive  sampling dan informan yang terdiri dari anggota masyarakat mirip KPOP di Batam. Data primer dan data  sekunder  yang  digunakan  oleh  peneliti  adalah  wawancara  mendalam,  dokumentasi, observasi  non-partisipan,  dan  artikel  dari  internet.  Hasil  penelitian  menunjukkan  bahwa remaja  yang  dipengaruhi  oleh imitasi  dari  Korea  Wave  memberikan  beberapa  perubahan perilaku  pada  remaja  yang  menyukai  kpop.  Perubahan  perilaku  yang  terjadi  adalah  meniru idola  mereka,  dari  perilaku  idola  mereka  seperti  kebiasaan  idola  yang  mereka  lihat  melalui video,  mode,  hingga  belajar  dan  menggunakan  bahasa  Korea  dalam  kehidupan  sehari-hari, perubahan  ini  terjadi  pada:  (1)  proses  perhatian,  (  2)  proses  zikir,  (3)  proses  reproduksi motorik dan (4) motivasi.","author":[{"dropping-particle":"","family":"Rara Cindoswari","given":"Ageng","non-dropping-particle":"","parse-names":false,"suffix":""},{"dropping-particle":"","family":"Diana","given":"Dina","non-dropping-particle":"","parse-names":false,"suffix":""}],"container-title":"Hasil Pemikiran dan Penelitian","id":"ITEM-1","issue":"2","issued":{"date-parts":[["2019"]]},"page":"275-285","title":"Peran Media Massa Terhadap Perubahan Perilaku Remaja Di Komunitas Kpopers Batam","type":"article-journal","volume":"5"},"uris":["http://www.mendeley.com/documents/?uuid=660c0504-47a2-4961-801e-406f2104f335"]}],"mendeley":{"formattedCitation":"(Rara Cindoswari &amp; Diana, 2019)","plainTextFormattedCitation":"(Rara Cindoswari &amp; Diana, 2019)","previouslyFormattedCitation":"(Rara Cindoswari &amp; Diana, 2019)"},"properties":{"noteIndex":0},"schema":"https://github.com/citation-style-language/schema/raw/master/csl-citation.json"}</w:instrText>
      </w:r>
      <w:r w:rsidRPr="00F34A5E">
        <w:rPr>
          <w:rFonts w:ascii="Times New Roman" w:hAnsi="Times New Roman"/>
          <w:sz w:val="24"/>
          <w:szCs w:val="24"/>
        </w:rPr>
        <w:fldChar w:fldCharType="separate"/>
      </w:r>
      <w:r w:rsidRPr="00F34A5E">
        <w:rPr>
          <w:rFonts w:ascii="Times New Roman" w:hAnsi="Times New Roman"/>
          <w:sz w:val="24"/>
          <w:szCs w:val="24"/>
        </w:rPr>
        <w:t>(</w:t>
      </w:r>
      <w:proofErr w:type="spellStart"/>
      <w:r w:rsidRPr="00F34A5E">
        <w:rPr>
          <w:rFonts w:ascii="Times New Roman" w:hAnsi="Times New Roman"/>
          <w:sz w:val="24"/>
          <w:szCs w:val="24"/>
        </w:rPr>
        <w:t>Rara</w:t>
      </w:r>
      <w:proofErr w:type="spellEnd"/>
      <w:r w:rsidRPr="00F34A5E">
        <w:rPr>
          <w:rFonts w:ascii="Times New Roman" w:hAnsi="Times New Roman"/>
          <w:sz w:val="24"/>
          <w:szCs w:val="24"/>
        </w:rPr>
        <w:t xml:space="preserve"> </w:t>
      </w:r>
      <w:proofErr w:type="spellStart"/>
      <w:r w:rsidRPr="00F34A5E">
        <w:rPr>
          <w:rFonts w:ascii="Times New Roman" w:hAnsi="Times New Roman"/>
          <w:sz w:val="24"/>
          <w:szCs w:val="24"/>
        </w:rPr>
        <w:t>Cindoswari</w:t>
      </w:r>
      <w:proofErr w:type="spellEnd"/>
      <w:r w:rsidRPr="00F34A5E">
        <w:rPr>
          <w:rFonts w:ascii="Times New Roman" w:hAnsi="Times New Roman"/>
          <w:sz w:val="24"/>
          <w:szCs w:val="24"/>
        </w:rPr>
        <w:t xml:space="preserve"> &amp; Diana, 2019)</w:t>
      </w:r>
      <w:r w:rsidRPr="00F34A5E">
        <w:rPr>
          <w:rFonts w:ascii="Times New Roman" w:hAnsi="Times New Roman"/>
          <w:sz w:val="24"/>
          <w:szCs w:val="24"/>
        </w:rPr>
        <w:fldChar w:fldCharType="end"/>
      </w:r>
    </w:p>
    <w:p w14:paraId="4E2B8897" w14:textId="77777777" w:rsidR="00820814" w:rsidRPr="00F34A5E" w:rsidRDefault="00820814" w:rsidP="00820814">
      <w:pPr>
        <w:spacing w:after="240"/>
        <w:jc w:val="both"/>
      </w:pPr>
      <w:r w:rsidRPr="00F34A5E">
        <w:t>Cultivation Theory</w:t>
      </w:r>
    </w:p>
    <w:p w14:paraId="7723DE92" w14:textId="77777777" w:rsidR="00820814" w:rsidRPr="00F34A5E" w:rsidRDefault="00820814" w:rsidP="00820814">
      <w:pPr>
        <w:spacing w:after="240"/>
        <w:ind w:firstLine="720"/>
        <w:jc w:val="both"/>
      </w:pPr>
      <w:r w:rsidRPr="00F34A5E">
        <w:t xml:space="preserve">George Gerbner developed cultivation theory in the 1970s and 1980's. Cultivation comes from the verb to cultivate which means to plant, and this theory states that television "implants" or creates a view of the world which </w:t>
      </w:r>
      <w:r w:rsidRPr="00F34A5E">
        <w:fldChar w:fldCharType="begin" w:fldLock="1"/>
      </w:r>
      <w:r w:rsidRPr="00F34A5E">
        <w:instrText>ADDIN CSL_CITATION {"citationItems":[{"id":"ITEM-1","itemData":{"DOI":"10.4324/9781003083467-26","author":[{"dropping-particle":"","family":"DeFleur","given":"Melvin L.","non-dropping-particle":"","parse-names":false,"suffix":""},{"dropping-particle":"","family":"DeFleur","given":"Margaret H.","non-dropping-particle":"","parse-names":false,"suffix":""}],"container-title":"Mass Communication Theories","id":"ITEM-1","issue":"56","issued":{"date-parts":[["2022"]]},"page":"306-315","title":"Cultivation Theory","type":"article-journal"},"uris":["http://www.mendeley.com/documents/?uuid=138d905e-6378-4e92-b52a-a7b51b0837f9"]},{"id":"ITEM-2","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tudent","given":"M Tech","non-dropping-particle":"","parse-names":false,"suffix":""},{"dropping-particle":"","family":"Kumar","given":"Rahul Richa","non-dropping-particle":"","parse-names":false,"suffix":""},{"dropping-particle":"","family":"Omments","given":"R Eviewers C","non-dropping-particle":"","parse-names":false,"suffix":""},{"dropping-particle":"","family":"Prajapati","given":"Ajit","non-dropping-particle":"","parse-names":false,"suffix":""},{"dropping-particle":"","family":"Blockchain","given":"Track- A","non-dropping-particle":"","parse-names":false,"suffix":""},{"dropping-particle":"","family":"Ml","given":"A I","non-dropping-particle":"","parse-names":false,"suffix":""},{"dropping-particle":"","family":"Randive","given":"Prof Santosh N","non-dropping-particle":"","parse-names":false,"suffix":""},{"dropping-particle":"","family":"Chaudhari","given":"Shilpa","non-dropping-particle":"","parse-names":false,"suffix":""},{"dropping-particle":"","family":"Barde","given":"Snehlata","non-dropping-particle":"","parse-names":false,"suffix":""},{"dropping-particle":"","family":"Devices","given":"Electron","non-dropping-particle":"","parse-names":false,"suffix":""},{"dropping-particle":"","family":"Mittal","given":"Sparsh","non-dropping-particle":"","parse-names":false,"suffix":""},{"dropping-particle":"","family":"Schmidt","given":"Max W. Martin","non-dropping-particle":"","parse-names":false,"suffix":""},{"dropping-particle":"","family":"Id","given":"Submission No Application","non-dropping-particle":"","parse-names":false,"suffix":""},{"dropping-particle":"","family":"PREISER","given":"Wolfgang F E","non-dropping-particle":"","parse-names":false,"suffix":""},{"dropping-particle":"","family":"OSTROFF","given":"Elaine","non-dropping-particle":"","parse-names":false,"suffix":""},{"dropping-particle":"","family":"Choudhary","given":"Rehan","non-dropping-particle":"","parse-names":false,"suffix":""},{"dropping-particle":"","family":"Bit-cell","given":"Mram","non-dropping-particle":"","parse-names":false,"suffix":""},{"dropping-particle":"","family":"In","given":"Switching Submitted","non-dropping-particle":"","parse-names":false,"suffix":""},{"dropping-particle":"","family":"Fullfillment","given":"Partial","non-dropping-particle":"","parse-names":false,"suffix":""},{"dropping-particle":"","family":"The","given":"O F","non-dropping-particle":"","parse-names":false,"suffix":""},{"dropping-particle":"","family":"The","given":"Requirement F O R","non-dropping-particle":"","parse-names":false,"suffix":""},{"dropping-particle":"","family":"Of","given":"Award Application","non-dropping-particle":"","parse-names":false,"suffix":""},{"dropping-particle":"","family":"Degree","given":"T H E","non-dropping-particle":"","parse-names":false,"suffix":""},{"dropping-particle":"","family":"Technology","given":"Master O F","non-dropping-particle":"","parse-names":false,"suffix":""},{"dropping-particle":"","family":"Balaji","given":"Dhumal Manoj","non-dropping-particle":"","parse-names":false,"suffix":""},{"dropping-particle":"","family":"Peng","given":"Jie Jiaxi","non-dropping-particle":"","parse-names":false,"suffix":""},{"dropping-particle":"","family":"Li","given":"Zhiwei Zhen Ping Zhaojing","non-dropping-particle":"","parse-names":false,"suffix":""},{"dropping-particle":"","family":"Liu","given":"Hongxia Haijun Hongbo Huiran Hengwei Hongchao","non-dropping-particle":"","parse-names":false,"suffix":""},{"dropping-particle":"","family":"Huang","given":"Lixing","non-dropping-particle":"","parse-names":false,"suffix":""},{"dropping-particle":"","family":"Li","given":"Qingjiang Quan Qingfa","non-dropping-particle":"","parse-names":false,"suffix":""},{"dropping-particle":"","family":"Campus","given":"South","non-dropping-particle":"","parse-names":false,"suffix":""},{"dropping-particle":"","family":"Fu","given":"Zhenxiao","non-dropping-particle":"","parse-names":false,"suffix":""},{"dropping-particle":"","family":"Shukla","given":"Arvind Kumar Amit Kumar Arvind Kumar Anuradha","non-dropping-particle":"","parse-names":false,"suffix":""},{"dropping-particle":"","family":"Mu","given":"Zhiqiang","non-dropping-particle":"","parse-names":false,"suffix":""},{"dropping-particle":"","family":"Lu","given":"Kai","non-dropping-particle":"","parse-names":false,"suffix":""},{"dropping-particle":"","family":"Dong","given":"Yu Yemin","non-dropping-particle":"","parse-names":false,"suffix":""},{"dropping-particle":"","family":"Luo","given":"Ziyan","non-dropping-particle":"","parse-names":false,"suffix":""},{"dropping-particle":"","family":"Verma","given":"Gaurav","non-dropping-particle":"","parse-names":false,"suffix":""},{"dropping-particle":"","family":"Philosophy","given":"Doctor O F","non-dropping-particle":"","parse-names":false,"suffix":""},{"dropping-particle":"","family":"Verma","given":"Gaurav","non-dropping-particle":"","parse-names":false,"suffix":""},{"dropping-particle":"","family":"Kilmer","given":"Paulette D","non-dropping-particle":"","parse-names":false,"suffix":""},{"dropping-particle":"","family":"Mittal","given":"Sparsh","non-dropping-particle":"","parse-names":false,"suffix":""},{"dropping-particle":"","family":"</w:instrText>
      </w:r>
      <w:r w:rsidRPr="00F34A5E">
        <w:rPr>
          <w:rFonts w:eastAsia="MS Mincho"/>
        </w:rPr>
        <w:instrText>鳥居寿夫</w:instrText>
      </w:r>
      <w:r w:rsidRPr="00F34A5E">
        <w:instrText>","given":"","non-dropping-particle":"","parse-names":false,"suffix":""},{"dropping-particle":"","family":"Panchore","given":"Meena","non-dropping-particle":"","parse-names":false,"suffix":""},{"dropping-particle":"","family":"Singh","given":"Sangeeta Sunpreet","non-dropping-particle":"","parse-names":false,"suffix":""},{"dropping-particle":"","family":"Cai","given":"Hao","non-dropping-particle":"","parse-names":false,"suffix":""},{"dropping-particle":"","family":"Bian","given":"Zhongjian","non-dropping-particle":"","parse-names":false,"suffix":""},{"dropping-particle":"","family":"Fan","given":"Zhonghua","non-dropping-particle":"","parse-names":false,"suffix":""},{"dropping-particle":"","family":"Member","given":"Senior Student","non-dropping-particle":"","parse-names":false,"suffix":""},{"dropping-particle":"","family":"Liu","given":"By Chang Bolan Bin Bo","non-dropping-particle":"","parse-names":false,"suffix":""},{"dropping-particle":"","family":"Prajapati","given":"Ajit","non-dropping-particle":"","parse-names":false,"suffix":""},{"dropping-particle":"","family":"Engineering","given":"Communication College Chemical","non-dropping-particle":"","parse-names":false,"suffix":""},{"dropping-particle":"","family":"Award","given":"Samsung Innovation","non-dropping-particle":"","parse-names":false,"suffix":""},{"dropping-particle":"","family":"Award","given":"Samsung Innovation","non-dropping-particle":"","parse-names":false,"suffix":""},{"dropping-particle":"","family":"Samsung","given":"The","non-dropping-particle":"","parse-names":false,"suffix":""},{"dropping-particle":"","family":"Award","given":"Innovation","non-dropping-particle":"","parse-names":false,"suffix":""},{"dropping-particle":"","family":"Award","given":"Samsung Innovation","non-dropping-particle":"","parse-names":false,"suffix":""},{"dropping-particle":"","family":"Award","given":"Samsung Innovation","non-dropping-particle":"","parse-names":false,"suffix":""},{"dropping-particle":"","family":"Singh","given":"Akash Deep Anjali Anoop Akhilendra Pratap","non-dropping-particle":"","parse-names":false,"suffix":""},{"dropping-particle":"","family":"Gaffari","given":"Abuzar","non-dropping-particle":"","parse-names":false,"suffix":""},{"dropping-particle":"","family":"Debmallik","given":"Pramit","non-dropping-particle":"","parse-names":false,"suffix":""},{"dropping-particle":"","family":"Gulia","given":"Aman","non-dropping-particle":"","parse-names":false,"suffix":""},{"dropping-particle":"","family":"Dwivedi","given":"Ayush Chandra","non-dropping-particle":"","parse-names":false,"suffix":""},{"dropping-particle":"","family":"Bhargava","given":"Kabil","non-dropping-particle":"","parse-names":false,"suffix":""},{"dropping-particle":"","family":"Kumar","given":"Abhishek Ashutosh Alok Amit Ankit","non-dropping-particle":"","parse-names":false,"suffix":""},{"dropping-particle":"","family":"Kumar","given":"Yogesh","non-dropping-particle":"","parse-names":false,"suffix":""},{"dropping-particle":"","family":"Kumar","given":"Abhishek Ashutosh Alok Amit Ankit","non-dropping-particle":"","parse-names":false,"suffix":""},{"dropping-particle":"","family":"Garg","given":"Tushar","non-dropping-particle":"","parse-names":false,"suffix":""},{"dropping-particle":"","family":"Anand","given":"Anurag","non-dropping-particle":"","parse-names":false,"suffix":""},{"dropping-particle":"","family":"Singh","given":"Akash Deep Anjali Anoop Akhilendra Pratap","non-dropping-particle":"","parse-names":false,"suffix":""},{"dropping-particle":"","family":"Ramu","given":"Pathipati","non-dropping-particle":"","parse-names":false,"suffix":""},{"dropping-particle":"","family":"Tomar","given":"Abhishek Singh","non-dropping-particle":"","parse-names":false,"suffix":""},{"dropping-particle":"","family":"Garg","given":"Vijayank","non-dropping-particle":"","parse-names":false,"suffix":""},{"dropping-particle":"","family":"Kumar","given":"Pramod","non-dropping-particle":"","parse-names":false,"suffix":""},{"dropping-particle":"","family":"Thapliyal","given":"Subodh","non-dropping-particle":"","parse-names":false,"suffix":""},{"dropping-particle":"","family":"Liu","given":"Scott Samuel Shu","non-dropping-particle":"","parse-names":false,"suffix":""},{"dropping-particle":"","family":"Bennett","given":"Christopher H.","non-dropping-particle":"","parse-names":false,"suffix":""},{"dropping-particle":"","family":"Friedman","given":"Joseph S. D","non-dropping-particle":"","parse-names":false,"suffix":""},{"dropping-particle":"","family":"Paydarfar","given":"David","non-dropping-particle":"","parse-names":false,"suffix":""},{"dropping-particle":"","family":"Incorvia","given":"Jean Anne C","non-dropping-particle":"","parse-names":false,"suffix":""},{"dropping-particle":"","family":"Marinella","given":"Matthew M. J","non-dropping-particle":"","parse-names":false,"suffix":""},{"dropping-particle":"","family":"Member","given":"Senior Student","non-dropping-particle":"","parse-names":false,"suffix":""},{"dropping-particle":"","family":"Jerger","given":"Natalie Enright","non-dropping-particle":"","parse-names":false,"suffix":""},{"dropping-particle":"","family":"Hassan","given":"Norhidayah Abdul Naimul","non-dropping-particle":"","parse-names":false,"suffix":""},{"dropping-particle":"","family":"Hu","given":"Xiaoqi Xincheng Xiaojun Xuan","non-dropping-particle":"","parse-names":false,"suffix":""},{"dropping-particle":"","family":"Jiang-wei","given":"Lucian","non-dropping-particle":"","parse-names":false,"suffix":""},{"dropping-particle":"","family":"Brigner","given":"Wesley H","non-dropping-particle":"","parse-names":false,"suffix":""},{"dropping-particle":"","family":"Akinola","given":"Otitoaleke G","non-dropping-particle":"","parse-names":false,"suffix":""},{"dropping-particle":"","family":"Garcia-sanchez","given":"Felipe","non-dropping-particle":"","parse-names":false,"suffix":""},{"dropping-particle":"","family":"Pasquale","given":"Massimo","non-dropping-particle":"","parse-names":false,"suffix":""},{"dropping-particle":"","family":"Bennett","given":"Christopher H.","non-dropping-particle":"","parse-names":false,"suffix":""},{"dropping-particle":"","family":"Incorvia","given":"Jean Anne C","non-dropping-particle":"","parse-names":false,"suffix":""},{"dropping-particle":"","family":"Friedman","given":"Joseph S. D","non-dropping-particle":"","parse-names":false,"suffix":""},{"dropping-particle":"","family":"Hassan","given":"Norhidayah Abdul Naimul","non-dropping-particle":"","parse-names":false,"suffix":""},{"dropping-particle":"","family":"Hu","given":"Xiaoqi Xincheng Xiaojun Xuan","non-dropping-particle":"","parse-names":false,"suffix":""},{"dropping-particle":"","family":"Jiang-wei","given":"Lucian","non-dropping-particle":"","parse-names":false,"suffix":""},{"dropping-particle":"","family":"Brigner","given":"Wesley H","non-dropping-particle":"","parse-names":false,"suffix":""},{"dropping-particle":"","family":"Bennett","given":"Christopher H.","non-dropping-particle":"","parse-names":false,"suffix":""},{"dropping-particle":"","family":"Incorvia","given":"Jean Anne C","non-dropping-particle":"","parse-names":false,"suffix":""},{"dropping-particle":"","family":"Friedman","given":"Joseph S. D","non-dropping-particle":"","parse-names":false,"suffix":""},{"dropping-particle":"","family":"Seo","given":"Youngguk Yeongkyo","non-dropping-particle":"","parse-names":false,"suffix":""},{"dropping-particle":"","family":"Kwon","given":"Kon-woo Woo","non-dropping-particle":"","parse-names":false,"suffix":""},{"dropping-particle":"","family":"Kumar","given":"Rahul Richa","non-dropping-particle":"","parse-names":false,"suffix":""},{"dropping-particle":"","family":"Gyanendra","given":"Gyanendra","non-dropping-particle":"","parse-names":false,"suffix":""},{"dropping-particle":"","family":"Technology","given":"Master O F","non-dropping-particle":"","parse-names":false,"suffix":""},{"dropping-particle":"","family":"Kaur","given":"Eknoor","non-dropping-particle":"","parse-names":false,"suffix":""},{"dropping-particle":"","family":"Id","given":"Submission No Application","non-dropping-particle":"","parse-names":false,"suffix":""},{"dropping-particle":"","family":"Gv","given":"Gv","non-dropping-particle":"","parse-names":false,"suffix":""},{"dropping-particle":"","family":"Hopfield","given":"John J.","non-dropping-particle":"","parse-names":false,"suffix":""},{"dropping-particle":"","family":"Ostojic","given":"Srdjan","non-dropping-particle":"","parse-names":false,"suffix":""},{"dropping-particle":"","family":"Brunel","given":"Nicolas","non-dropping-particle":"","parse-names":false,"suffix":""},{"dropping-particle":"","family":"Dhull","given":"Seema","non-dropping-particle":"","parse-names":false,"suffix":""},{"dropping-particle":"","family":"Member","given":"Senior Student","non-dropping-particle":"","parse-names":false,"suffix":""},{"dropping-particle":"","family":"Nisar","given":"Arshid","non-dropping-particle":"","parse-names":false,"suffix":""},{"dropping-particle":"","family":"Member","given":"Senior Student","non-dropping-particle":"","parse-names":false,"suffix":""},{"dropping-particle":"","family":"Bindal","given":"Namita","non-dropping-particle":"","parse-names":false,"suffix":""},{"dropping-particle":"","family":"Robertson","given":"Neil","non-dropping-particle":"","parse-names":false,"suffix":""},{"dropping-particle":"","family":"Pentecost","given":"Lillian","non-dropping-particle":"","parse-names":false,"suffix":""},{"dropping-particle":"","family":"Donato","given":"Marco","non-dropping-particle":"","parse-names":false,"suffix":""},{"dropping-particle":"","family":"Hempstead","given":"Mark","non-dropping-particle":"","parse-names":false,"suffix":""},{"dropping-particle":"","family":"Wei","given":"Gu-yeon","non-dropping-particle":"","parse-names":false,"suffix":""},{"dropping-particle":"","family":"Kaur","given":"Eknoor","non-dropping-particle":"","parse-names":false,"suffix":""},{"dropping-particle":"","family":"Dhull","given":"Seema","non-dropping-particle":"","parse-names":false,"suffix":""},{"dropping-particle":"","family":"Lee","given":"Chang Sik Chankyu","non-dropping-particle":"","parse-names":false,"suffix":""},{"dropping-particle":"","family":"Sarwar","given":"Syed Shakib","non-dropping-particle":"","parse-names":false,"suffix":""},{"dropping-particle":"","family":"Panda","given":"Priyadarshini","non-dropping-particle":"","parse-names":false,"suffix":""},{"dropping-particle":"","family":"Srinivasan","given":"Gopalakrishnan","non-dropping-particle":"","parse-names":false,"suffix":""},{"dropping-particle":"","family":"Roy","given":"Kaushik","non-dropping-particle":"","parse-names":false,"suffix":""},{"dropping-particle":"","family":"Izhikevich","given":"Eugene M.","non-dropping-particle":"","parse-names":false,"suffix":""},{"dropping-particle":"","family":"Prof","given":"P I","non-dropping-particle":"","parse-names":false,"suffix":""},{"dropping-particle":"","family":"Yu","given":"Shimeng","non-dropping-particle":"","parse-names":false,"suffix":""},{"dropping-particle":"","family":"Torres-Treviño","given":"Luis M.","non-dropping-particle":"","parse-names":false,"suffix":""},{"dropping-particle":"","family":"Rodríguez-Liñán","given":"Angel","non-dropping-particle":"","parse-names":false,"suffix":""},{"dropping-particle":"","family":"González-Estrada","given":"Luis","non-dropping-particle":"","parse-names":false,"suffix":""},{"dropping-particle":"","family":"González-Sanmiguel","given":"Gustavo","non-dropping-particle":"","parse-names":false,"suffix":""},{"dropping-particle":"","family":"Asghar","given":"Malik Summair","non-dropping-particle":"","parse-names":false,"suffix":""},{"dropping-particle":"","family":"Arslan","given":"Saad","non-dropping-particle":"","parse-names":false,"suffix":""},{"dropping-particle":"","family":"Kim","given":"Hyungwon Hyung-seok Hwan Hyoungkwan Jung Kyu","non-dropping-particle":"","parse-names":false,"suffix":""},{"dropping-particle":"","family":"Sebastian","given":"Amritanand","non-dropping-particle":"","parse-names":false,"suffix":""},{"dropping-particle":"","family":"Pannone","given":"Andrew","non-dropping-particle":"","parse-names":false,"suffix":""},{"dropping-particle":"","family":"Subbulakshmi Radhakrishnan","given":"Shiva","non-dropping-particle":"","parse-names":false,"suffix":""},{"dropping-particle":"","family":"Das","given":"Saptarshi","non-dropping-particle":"","parse-names":false,"suffix":""},{"dropping-particle":"","family":"Lin","given":"Jyh-dong Juntao Jie","non-dropping-particle":"","parse-names":false,"suffix":""},{"dropping-particle":"","family":"Yuan","given":"Jiann Shiun","non-dropping-particle":"","parse-names":false,"suffix":""},{"dropping-particle":"","family":"Cai","given":"Hao","non-dropping-particle":"","parse-names":false,"suffix":""},{"dropping-particle":"","family":"Kang","given":"Wang","non-dropping-particle":"","parse-names":false,"suffix":""},{"dropping-particle":"","family":"Wang","given":"You Yingmin C. Yan Yuxiang Yijiao You","non-dropping-particle":"","parse-names":false,"suffix":""},{"dropping-particle":"","family":"Alves","given":"Luciana Correia Leandro Soares Gouveia Martins; Ruy José Valka Lirida","non-dropping-particle":"","parse-names":false,"suffix":""},{"dropping-particle":"","family":"Naviner","given":"De Barros","non-dropping-particle":"","parse-names":false,"suffix":""},{"dropping-particle":"","family":"Yang","given":"Jun Joshua","non-dropping-particle":"","parse-names":false,"suffix":""},{"dropping-particle":"","family":"Pro","given":"Pentium","non-dropping-particle":"","parse-names":false,"suffix":""},{"dropping-particle":"","family":"Integrated","given":"Digital","non-dropping-particle":"","parse-names":false,"suffix":""},{"dropping-particle":"","family":"Design","given":"Circuit","non-dropping-particle":"","parse-names":false,"suffix":""},{"dropping-particle":"","family":"Metrics","given":"Quality","non-dropping-particle":"","parse-names":false,"suffix":""},{"dropping-particle":"","family":"Design","given":"Digital","non-dropping-particle":"","parse-names":false,"suffix":""},{"dropping-particle":"","family":"Weste","given":"Neil E. H.","non-dropping-particle":"","parse-names":false,"suffix":""},{"dropping-particle":"","family":"Harris","given":"David Money","non-dropping-particle":"","parse-names":false,"suffix":""},{"dropping-particle":"","family":"Lew","given":"Wen Siang","non-dropping-particle":"","parse-names":false,"suffix":""},{"dropping-particle":"","family":"Nisar","given":"Arshid","non-dropping-particle":"","parse-names":false,"suffix":""},{"dropping-particle":"","family":"Dhull","given":"Seema","non-dropping-particle":"","parse-names":false,"suffix":""},{"dropping-particle":"","family":"Mittal","given":"Sparsh","non-dropping-particle":"","parse-names":false,"suffix":""},{"dropping-particle":"","family":"Kaushik","given":"Brajesh Kumar","non-dropping-particle":"","parse-names":false,"suffix":""},{"dropping-particle":"","family":"Krylov","given":"Gleb","non-dropping-particle":"","parse-names":false,"suffix":""},{"dropping-particle":"","family":"Member","given":"Senior Student","non-dropping-particle":"","parse-names":false,"suffix":""},{"dropping-particle":"","family":"Kawa","given":"Jamil","non-dropping-particle":"","parse-names":false,"suffix":""},{"dropping-particle":"","family":"Friedman","given":"Eby G","non-dropping-particle":"","parse-names":false,"suffix":""},{"dropping-particle":"","family":"Beahm","given":"Douglas Raymond","non-dropping-particle":"","parse-names":false,"suffix":""},{"dropping-particle":"","family":"Deng","given":"Yijie","non-dropping-particle":"","parse-names":false,"suffix":""},{"dropping-particle":"","family":"Riley","given":"Tanner G Teal R.","non-dropping-particle":"","parse-names":false,"suffix":""},{"dropping-particle":"","family":"Sarpeshkar","given":"Rahul","non-dropping-particle":"","parse-names":false,"suffix":""},{"dropping-particle":"","family":"Azghadi","given":"Mostafa Rahimi","non-dropping-particle":"","parse-names":false,"suffix":""},{"dropping-particle":"","family":"Linares-Barranco","given":"Bernabe Bernabé","non-dropping-particle":"","parse-names":false,"suffix":""},{"dropping-particle":"","family":"Abbott","given":"Derek","non-dropping-particle":"","parse-names":false,"suffix":""},{"dropping-particle":"","family":"Leong","given":"Philip H.W.","non-dropping-particle":"","parse-names":false,"suffix":""},{"dropping-particle":"","family":"Zhang","given":"Jingyu Junjiao Jingheng Jinhua Jiaming Jianming","non-dropping-particle":"","parse-names":false,"suffix":""},{"dropping-particle":"","family":"Zhou","given":"Jun Hong Jiliu","non-dropping-particle":"","parse-names":false,"suffix":""},{"dropping-particle":"","family":"He","given":"Kebin Kun","non-dropping-particle":"","parse-names":false,"suffix":""},{"dropping-particle":"","family":"Li","given":"Haw Pei Haolong Huidong Hailong Huai Kun Huanzhou","non-dropping-particle":"","parse-names":false,"suffix":""},{"dropping-particle":"","family":"Brette","given":"Romain","non-dropping-particle":"","parse-names":false,"suffix":""},{"dropping-particle":"","family":"Gerstner","given":"Wulfram","non-dropping-particle":"","parse-names":false,"suffix":""},{"dropping-particle":"","family":"Bennett","given":"Christopher H.","non-dropping-particle":"","parse-names":false,"suffix":""},{"dropping-particle":"","family":"Hassan","given":"Norhidayah Abdul Naimul","non-dropping-particle":"","parse-names":false,"suffix":""},{"dropping-particle":"","family":"Hu","given":"Xiaoqi Xincheng Xiaojun Xuan","non-dropping-particle":"","parse-names":false,"suffix":""},{"dropping-particle":"","family":"Incornvia","given":"Jean Anne C.","non-dropping-particle":"","parse-names":false,"suffix":""},{"dropping-particle":"","family":"Friedman","given":"Joseph S. D","non-dropping-particle":"","parse-names":false,"suffix":""},{"dropping-particle":"","family":"Marinella","given":"Matthew M. J","non-dropping-particle":"","parse-names":false,"suffix":""},{"dropping-particle":"","family":"Tian","given":"Jing","non-dropping-particle":"","parse-names":false,"suffix":""},{"dropping-particle":"","family":"Yu","given":"Weiyu Wenbing","non-dropping-particle":"","parse-names":false,"suffix":""},{"dropping-particle":"","family":"Xie","given":"Shengli","non-dropping-particle":"","parse-names":false,"suffix":""},{"dropping-particle":"","family":"Stephan","given":"Andrew W.","non-dropping-particle":"","parse-names":false,"suffix":""},{"dropping-particle":"","family":"Koester","given":"Steven J.","non-dropping-particle":"","parse-names":false,"suffix":""},{"dropping-particle":"","family":"Davison","given":"Andrew J.","non-dropping-particle":"","parse-names":false,"suffix":""},{"dropping-particle":"","family":"Ryu","given":"H E","non-dropping-particle":"","parse-names":false,"suffix":""},{"dropping-particle":"","family":"Orchard","given":"Garrick","non-dropping-particle":"","parse-names":false,"suffix":""},{"dropping-particle":"","family":"Davies","given":"Mike Mark N.O.","non-dropping-particle":"","parse-names":false,"suffix":""},{"dropping-particle":"","family":"Mahony","given":"Robert","non-dropping-particle":"","parse-names":false,"suffix":""},{"dropping-particle":"","family":"Scaramuzza","given":"Davide","non-dropping-particle":"","parse-names":false,"suffix":""},{"dropping-particle":"","family":"Gallego","given":"Guillermo","non-dropping-particle":"","parse-names":false,"suffix":""},{"dropping-particle":"","family":"Sandamirskaya","given":"Yulia","non-dropping-particle":"","parse-names":false,"suffix":""},{"dropping-particle":"","family":"Recursive","given":"Synchronous","non-dropping-particle":"","parse-names":false,"suffix":""},{"dropping-particle":"","family":"Processing","given":"Event","non-dropping-particle":"","parse-names":false,"suffix":""},{"dropping-particle":"","family":"Dennard","given":"Robert H.","non-dropping-particle":"","parse-names":false,"suffix":""},{"dropping-particle":"","family":"Gaensslen","given":"Fritz H.","non-dropping-particle":"","parse-names":false,"suffix":""},{"dropping-particle":"","family":"Hwa-Nien","given":"Y. U.","non-dropping-particle":"","parse-names":false,"suffix":""},{"dropping-particle":"","family":"Leo Rideout","given":"V.","non-dropping-particle":"","parse-names":false,"suffix":""},{"dropping-particle":"","family":"Bassous","given":"Ernest","non-dropping-particle":"","parse-names":false,"suffix":""},{"dropping-particle":"","family":"Leblanc","given":"Andre R. Amy","non-dropping-particle":"","parse-names":false,"suffix":""},{"dropping-particle":"","family":"Prof","given":"P I","non-dropping-particle":"","parse-names":false,"suffix":""},{"dropping-particle":"","family":"Yu","given":"Shimeng","non-dropping-particle":"","parse-names":false,"suffix":""},{"dropping-particle":"","family":"Tang","given":"Tianqi Tao","non-dropping-particle":"","parse-names":false,"suffix":""},{"dropping-particle":"","family":"Li","given":"Shiyun Shuangyang Sheng Shuai","non-dropping-particle":"","parse-names":false,"suffix":""},{"dropping-particle":"","family":"Xie","given":"Yuan Youjun","non-dropping-particle":"","parse-names":false,"suffix":""},{"dropping-particle":"","family":"Jouppi","given":"Norm","non-dropping-particle":"","parse-names":false,"suffix":""},{"dropping-particle":"","family":"Wang","given":"Zhenzhong Zhigang Zemin Zhenzhong Zhengshi Zhi Hui Zilong Zhe S. Zhaohao","non-dropping-particle":"","parse-names":false,"suffix":""},{"dropping-particle":"","family":"Guo","given":"Lilin","non-dropping-particle":"","parse-names":false,"suffix":""},{"dropping-particle":"","family":"Adjouadi","given":"Malek","non-dropping-particle":"","parse-names":false,"suffix":""},{"dropping-particle":"","family":"Hertäg","given":"Loreen","non-dropping-particle":"","parse-names":false,"suffix":""},{"dropping-particle":"","family":"Hass","given":"Joachim","non-dropping-particle":"","parse-names":false,"suffix":""},{"dropping-particle":"","family":"Golovko","given":"Tatiana","non-dropping-particle":"","parse-names":false,"suffix":""},{"dropping-particle":"","family":"Durstewitz","given":"Daniel","non-dropping-particle":"","parse-names":false,"suffix":""},{"dropping-particle":"","family":"Stefanini","given":"Fabio","non-dropping-particle":"","parse-names":false,"suffix":""},{"dropping-particle":"","family":"Neftci","given":"Emre O.","non-dropping-particle":"","parse-names":false,"suffix":""},{"dropping-particle":"","family":"Sheik","given":"Sadique","non-dropping-particle":"","parse-names":false,"suffix":""},{"dropping-particle":"","family":"Indiveri","given":"Giacomo","non-dropping-particle":"","parse-names":false,"suffix":""},{"dropping-particle":"","family":"Ma","given":"Yufei","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long Shuhao Shijie Shudong Shaobin Sheng Shi Yang Shuyan Siqi Shuang Jie Shaodi","non-dropping-particle":"","parse-names":false,"suffix":""},{"dropping-particle":"","family":"Li","given":"Haw Pei Haolong Huidong Hailong Huai Kun Huanzhou","non-dropping-particle":"","parse-names":false,"suffix":""},{"dropping-particle":"","family":"Tian","given":"Ruichao","non-dropping-particle":"","parse-names":false,"suffix":""},{"dropping-particle":"","family":"Wang","given":"Robert Ruichen Rucheng Ran","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 Yong","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oujin Shen Su Shufen","non-dropping-particle":"","parse-names":false,"suffix":""},{"dropping-particle":"","family":"National","given":"Météo-france Centr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 Jifu Jipeng","non-dropping-particle":"","parse-names":false,"suffix":""},{"dropping-particle":"","family":"Ge","given":"Wei Wen Chun","non-dropping-particle":"","parse-names":false,"suffix":""},{"dropping-particle":"","family":"Wang","given":"Jing Hong Jian-ping Ping 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 Jeong Hun Jeeson Jong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 L.","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 Jifu Jipeng","non-dropping-particle":"","parse-names":false,"suffix":""},{"dropping-particle":"","family":"Zhou","given":"Wei","non-dropping-particle":"","parse-names":false,"suffix":""},{"dropping-particle":"","family":"Li","given":"Zhiwei Zhen Ping Zhaojing","non-dropping-particle":"","parse-names":false,"suffix":""},{"dropping-particle":"","family":"Wang","given":"Jing Hong Jian-ping Ping Jianshuo Junwu Junshi Jihui Jie Jianji","non-dropping-particle":"","parse-names":false,"suffix":""},{"dropping-particle":"","family":"Ma","given":"Jianxin","non-dropping-particle":"","parse-names":false,"suffix":""},{"dropping-particle":"","family":"Mok","given":"Ken L","non-dropping-particle":"","parse-names":false,"suffix":""},{"dropping-particle":"","family":"Han","given":"Song 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ung Ju Sung Geun Seong Min Sungho Sunghwan H","non-dropping-particle":"","parse-names":false,"suffix":""},{"dropping-particle":"","family":"Kennedy","given":"Scott","non-dropping-particle":"","parse-names":false,"suffix":""},{"dropping-particle":"","family":"Sgouridis","given":"Sgouris","non-dropping-particle":"","parse-names":false,"suffix":""},{"dropping-particle":"","family":"Engineering","given":"Communication College Chemical","non-dropping-particle":"","parse-names":false,"suffix":""},{"dropping-particle":"","family":"Science","given":"Computer 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 Jifu Jipeng","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 Hochul Hyun Taek","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xia Haijun 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won Hyung-seok Hwan Hyoungkwan Jung Kyu","non-dropping-particle":"","parse-names":false,"suffix":""},{"dropping-particle":"","family":"Lee","given":"Soon-jae J.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 Geosciences","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 Hochul Hyun Taek","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nanya 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 Wenbi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rvind Kumar Amit Kumar Arvind Kumar Anuradha","non-dropping-particle":"","parse-names":false,"suffix":""},{"dropping-particle":"","family":"Jain","given":"Pranjal 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 Hochul Hyun Taek","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 Bin Bo","non-dropping-particle":"","parse-names":false,"suffix":""},{"dropping-particle":"","family":"Li","given":"Fengfu","non-dropping-particle":"","parse-names":false,"suffix":""},{"dropping-particle":"","family":"Ma","given":"Lan Lai-peng","non-dropping-particle":"","parse-names":false,"suffix":""},{"dropping-particle":"","family":"Cheng","given":"Hui-ming Huigao H.D.","non-dropping-particle":"","parse-names":false,"suffix":""},{"dropping-particle":"","family":"Wang","given":"Guofeng Gingan Guosheng Guilan","non-dropping-particle":"","parse-names":false,"suffix":""},{"dropping-particle":"","family":"Zhang","given":"Yazhou Yue Yongmei Yunling Youguang","non-dropping-particle":"","parse-names":false,"suffix":""},{"dropping-particle":"","family":"Li","given":"Jiancheng Zho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 Wei Chen","non-dropping-particle":"","parse-names":false,"suffix":""},{"dropping-particle":"","family":"Chao","given":"Wen-hui","non-dropping-particle":"","parse-names":false,"suffix":""},{"dropping-particle":"","family":"Chen","given":"Thomas Jeng-ho Ting-wei","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ugandha 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J. Sanghyun Sae Ha Seong-ho Sung Kuk","non-dropping-particle":"","parse-names":false,"suffix":""},{"dropping-particle":"","family":"Hwang","given":"Sungdo Sun-ho","non-dropping-particle":"","parse-names":false,"suffix":""},{"dropping-particle":"","family":"Kim","given":"Hyungwon Hyung-seok Hwan Hyoungkwan Jung Kyu","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ugandha 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xia Haijun 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nyue Xueying 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e Jiaxi","non-dropping-particle":"","parse-names":false,"suffix":""},{"dropping-particle":"","family":"Sun","given":"Tianjun","non-dropping-particle":"","parse-names":false,"suffix":""},{"dropping-particle":"","family":"Wang","given":"Shulong Shuhao Shijie Shudong Shaobin Sheng Shi Yang Shuyan Siqi Shuang Jie Shaodi","non-dropping-particle":"","parse-names":false,"suffix":""},{"dropping-particle":"","family":"Wang","given":"Shulong Shuhao Shijie Shudong Shaobin Sheng Shi Yang Shuyan Siqi Shuang Jie Shaodi","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en Wei Y. Hao","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w Pei Haolong Huidong Hailong Huai Kun Huanzhou","non-dropping-particle":"","parse-names":false,"suffix":""},{"dropping-particle":"","family":"Yu","given":"Zhixin Zhaoyang Zhixiang Zu Yuan","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J. Sanghyun Sae Ha Seong-ho Sung Kuk","non-dropping-particle":"","parse-names":false,"suffix":""},{"dropping-particle":"","family":"Kim","given":"Tae Wook Hyoung","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 Xianfeng","non-dropping-particle":"","parse-names":false,"suffix":""},{"dropping-particle":"","family":"Gao","given":"Guanjun","non-dropping-particle":"","parse-names":false,"suffix":""},{"dropping-particle":"","family":"Wang","given":"Jing Hong Jian-ping Ping 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imin Yan 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bhishek Ashutosh Alok Amit Ankit","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 Hyoung","non-dropping-particle":"","parse-names":false,"suffix":""},{"dropping-particle":"","family":"Lee","given":"Soon-jae J. Sanghyun Sae Ha Seong-ho Sung Kuk","non-dropping-particle":"","parse-names":false,"suffix":""},{"dropping-particle":"","family":"Park","given":"Eun Duck","non-dropping-particle":"","parse-names":false,"suffix":""},{"dropping-particle":"","family":"Xu","given":"Jinghua Junke Jifu Jipeng","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ae Keun 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ao 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ansong 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 Sheng Shuai","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 Jie","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nanya 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 Chengzhi Chung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 Yeongkyo","non-dropping-particle":"","parse-names":false,"suffix":""},{"dropping-particle":"","family":"Kim","given":"Seung Ju Sung Geun 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long Shuhao Shijie Shudong Shaobin Sheng Shi Yang Shuyan Siqi Shuang Jie Shaodi","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n 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ao 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 Xuan","non-dropping-particle":"","parse-names":false,"suffix":""},{"dropping-particle":"","family":"Yang","given":"Shengqiang Sunglin See-hun","non-dropping-particle":"","parse-names":false,"suffix":""},{"dropping-particle":"","family":"Zhou","given":"Xu Xiuhong Xuanyi Yi","non-dropping-particle":"","parse-names":false,"suffix":""},{"dropping-particle":"","family":"Yu","given":"Zhixin Zhaoyang Zhixiang Zu Yuan","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eepak Dilip","non-dropping-particle":"","parse-names":false,"suffix":""},{"dropping-particle":"","family":"Soni","given":"Sandeep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n 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riyabrata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 Solyee","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non-dropping-particle":"","parse-names":false,"suffix":""},{"dropping-particle":"","family":"Mo","given":"Liantong","non-dropping-particle":"","parse-names":false,"suffix":""},{"dropping-particle":"","family":"Yu","given":"Jianying Jun Jintao","non-dropping-particle":"","parse-names":false,"suffix":""},{"dropping-particle":"","family":"Zhang","given":"Yazhou Yue Yongmei Yunling Yougua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nup 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 Chuanzhen","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 Guosheng Guil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ng Hong Jian-ping Ping Jianshuo Junwu Junshi Jihui Jie Jianji","non-dropping-particle":"","parse-names":false,"suffix":""},{"dropping-particle":"","family":"Wan","given":"Yinfeng","non-dropping-particle":"","parse-names":false,"suffix":""},{"dropping-particle":"","family":"Chen","given":"Han 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uan 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 Miyoung","non-dropping-particle":"","parse-names":false,"suffix":""},{"dropping-particle":"","family":"Lee","given":"Jin Ho Jong Ik Jin Cheol Jyh Fu Ho Jian Yuan","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jay Avinash Kumar Anuj","non-dropping-particle":"","parse-names":false,"suffix":""},{"dropping-particle":"","family":"Singh","given":"Akash Deep Anjali Anoop Akhilendra Pratap","non-dropping-particle":"","parse-names":false,"suffix":""},{"dropping-particle":"","family":"Agarwal","given":"Ajay Avinash Kumar Anuj","non-dropping-particle":"","parse-names":false,"suffix":""},{"dropping-particle":"","family":"Jeon","given":"Joonho","non-dropping-particle":"","parse-names":false,"suffix":""},{"dropping-particle":"","family":"Lee","given":"Chang Sik Chankyu","non-dropping-particle":"","parse-names":false,"suffix":""},{"dropping-particle":"","family":"Park","given":"Seong Jin Sehyung 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 Soojung","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 Naim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 Xianfeng","non-dropping-particle":"","parse-names":false,"suffix":""},{"dropping-particle":"","family":"Pradyumna","given":"T.Anil","non-dropping-particle":"","parse-names":false,"suffix":""},{"dropping-particle":"","family":"Mittal","given":"Abhishek","non-dropping-particle":"","parse-names":false,"suffix":""},{"dropping-particle":"","family":"Jain","given":"Pranjal 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jay 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 Services","non-dropping-particle":"","parse-names":false,"suffix":""},{"dropping-particle":"","family":"Wei","given":"Shengli","non-dropping-particle":"","parse-names":false,"suffix":""},{"dropping-particle":"","family":"Wang","given":"Feihu Fude","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 Jiliu","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 Jiliu","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 Bin Bo","non-dropping-particle":"","parse-names":false,"suffix":""},{"dropping-particle":"","family":"Zhang","given":"Fujun Feng","non-dropping-particle":"","parse-names":false,"suffix":""},{"dropping-particle":"","family":"Wang","given":"You Yingmin C. Yan Yuxiang Yijiao You","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 Yiran","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 Kai Xia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 Naimul","non-dropping-particle":"","parse-names":false,"suffix":""},{"dropping-particle":"","family":"Nor","given":"Hi-skew 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w Pei Haolong Huidong Hailong Huai Kun Huanzhou","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 Min","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 Kunwoo","non-dropping-particle":"","parse-names":false,"suffix":""},{"dropping-particle":"","family":"Bhatia","given":"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ris H. Changmo Ju Chung So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un Hwan 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 Prabhjot","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ndre R. 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unguang 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ward Application","non-dropping-particle":"","parse-names":false,"suffix":""},{"dropping-particle":"","family":"Materials","given":"Advanced","non-dropping-particle":"","parse-names":false,"suffix":""},{"dropping-particle":"","family":"Integrated","given":"I N","non-dropping-particle":"","parse-names":false,"suffix":""},{"dropping-particle":"","family":"Of","given":"Design Development","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wati S","non-dropping-particle":"","parse-names":false,"suffix":""},{"dropping-particle":"","family":"Edition","given":"O R N","non-dropping-particle":"","parse-names":false,"suffix":""},{"dropping-particle":"","family":"Srivastava","given":"Akarsh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mmunication 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ung Ju Sung Geun 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nup 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 Kai","non-dropping-particle":"","parse-names":false,"suffix":""},{"dropping-particle":"","family":"Lin","given":"Jyh-dong Juntao Jie","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iwei Wenge Wan-fa","non-dropping-particle":"","parse-names":false,"suffix":""},{"dropping-particle":"","family":"Yang","given":"Hongqun Hao Hyunso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 Prabhjot","non-dropping-particle":"","parse-names":false,"suffix":""},{"dropping-particle":"","family":"Singh","given":"Akash Deep Anjali 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 Hochul Hyun Taek","non-dropping-particle":"","parse-names":false,"suffix":""},{"dropping-particle":"","family":"Park","given":"Highland Hyungbae Hotaek","non-dropping-particle":"","parse-names":false,"suffix":""},{"dropping-particle":"","family":"Kim","given":"Hyungwon Hyung-seok Hwan Hyoungkwan Jung Kyu","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huai Suojiang","non-dropping-particle":"","parse-names":false,"suffix":""},{"dropping-particle":"","family":"Wang","given":"Jing Hong Jian-ping Ping 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 C.","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J.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uhamad Ridhwan Bin H.","non-dropping-particle":"","parse-names":false,"suffix":""},{"dropping-particle":"","family":"Aziz","given":"N","non-dropping-particle":"","parse-names":false,"suffix":""},{"dropping-particle":"","family":"Fernando","given":"W J N","non-dropping-particle":"","parse-names":false,"suffix":""},{"dropping-particle":"","family":"Kim","given":"Jinwon Jeong Hun Jeeson Jongwon","non-dropping-particle":"","parse-names":false,"suffix":""},{"dropping-particle":"","family":"Hu","given":"Xiaoqi Xincheng Xiaojun Xuan","non-dropping-particle":"","parse-names":false,"suffix":""},{"dropping-particle":"","family":"Chang","given":"Shiyan","non-dropping-particle":"","parse-names":false,"suffix":""},{"dropping-particle":"","family":"Li","given":"Jiancheng Zho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nyue Xueying 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nup 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iou 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long Shuhao Shijie Shudong Shaobin Sheng Shi Yang Shuyan Siqi Shuang Jie Shaodi","non-dropping-particle":"","parse-names":false,"suffix":""},{"dropping-particle":"","family":"Wu","given":"Hao Horng Wen Hongwei","non-dropping-particle":"","parse-names":false,"suffix":""},{"dropping-particle":"","family":"Nor","given":"Hi-skew 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 Ku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 Min","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 Jun Jintao","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non-dropping-particle":"","parse-names":false,"suffix":""},{"dropping-particle":"","family":"Ai","given":"Chengbo","non-dropping-particle":"","parse-names":false,"suffix":""},{"dropping-particle":"","family":"Lin","given":"Jyh-dong Juntao Jie","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 Hochul Hyun Taek","non-dropping-particle":"","parse-names":false,"suffix":""},{"dropping-particle":"","family":"Park","given":"Highland Hyungbae Hotaek","non-dropping-particle":"","parse-names":false,"suffix":""},{"dropping-particle":"","family":"Kim","given":"Hyungwon Hyung-seok Hwan Hyoungkwan Jung Kyu","non-dropping-particle":"","parse-names":false,"suffix":""},{"dropping-particle":"","family":"Seo","given":"Youngguk Yeongkyo","non-dropping-particle":"","parse-names":false,"suffix":""},{"dropping-particle":"","family":"Kim","given":"Seung Ju Sung Geun 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aolei 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J.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ung Ju Sung Geun Seong Min Sungho Sunghwan H","non-dropping-particle":"","parse-names":false,"suffix":""},{"dropping-particle":"","family":"Gopalakrishnan","given":"Kasthurirangan","non-dropping-particle":"","parse-names":false,"suffix":""},{"dropping-particle":"","family":"Ceylan","given":"Halil","non-dropping-particle":"","parse-names":false,"suffix":""},{"dropping-particle":"","family":"Yang","given":"Xuzhuang Xianfe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 See-hun","non-dropping-particle":"","parse-names":false,"suffix":""},{"dropping-particle":"","family":"Kim","given":"Yongjoo Yeongmin Youngwook Min Seog","non-dropping-particle":"","parse-names":false,"suffix":""},{"dropping-particle":"","family":"Lee","given":"Jin Ho Jong Ik Jin Cheol Jyh Fu Ho Jian Yuan","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ou Yingmin C. Yan Yuxiang Yijiao You","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ung Ju Sung Geun 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irck Nanotechnology 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 Uni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 Muhammad Rafi","non-dropping-particle":"","parse-names":false,"suffix":""},{"dropping-particle":"","family":"Hu","given":"Biliang","non-dropping-particle":"","parse-names":false,"suffix":""},{"dropping-particle":"","family":"Chen","given":"Cunguang 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 Lirid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یبیبیبیبیبیبی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 Paulo Gomes","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یبیبیبیبیبیبی ثبثبثب","given":"","non-dropping-particle":"","parse-names":false,"suffix":""},{"dropping-particle":"","family":"Langowiski","given":"André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یبیبیبیبیبیبی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یبیبیبیبیبیبی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Pr="00F34A5E">
        <w:rPr>
          <w:rFonts w:eastAsia="MS Mincho"/>
        </w:rPr>
        <w:instrText>加藤真也</w:instrText>
      </w:r>
      <w:r w:rsidRPr="00F34A5E">
        <w:instrText xml:space="preserve">, </w:instrText>
      </w:r>
      <w:r w:rsidRPr="00F34A5E">
        <w:rPr>
          <w:rFonts w:eastAsia="MS Mincho"/>
        </w:rPr>
        <w:instrText>小林千秋</w:instrText>
      </w:r>
      <w:r w:rsidRPr="00F34A5E">
        <w:instrText>","given":"</w:instrText>
      </w:r>
      <w:r w:rsidRPr="00F34A5E">
        <w:rPr>
          <w:rFonts w:eastAsia="MS Mincho"/>
        </w:rPr>
        <w:instrText>中西優子</w:instrText>
      </w:r>
      <w:r w:rsidRPr="00F34A5E">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 Wei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n Liangguo Lin Longfei","non-dropping-particle":"","parse-names":false,"suffix":""},{"dropping-particle":"","family":"Li","given":"Yimin Yan 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ae Keun 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 Min","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long Shuhao Shijie Shudong Shaobin Sheng Shi Yang Shuyan Siqi Shuang Jie Shaodi","non-dropping-particle":"","parse-names":false,"suffix":""},{"dropping-particle":"","family":"Sun","given":"Hong","non-dropping-particle":"","parse-names":false,"suffix":""},{"dropping-particle":"","family":"Yuan","given":"Kun","non-dropping-particle":"","parse-names":false,"suffix":""},{"dropping-particle":"","family":"Li","given":"Jiancheng Zho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 Xiangji","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iran 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 Sheng Shuai","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long","non-dropping-particle":"","parse-names":false,"suffix":""},{"dropping-particle":"","family":"Yu","given":"Fan","non-dropping-particle":"","parse-names":false,"suffix":""},{"dropping-particle":"","family":"Park","given":"Highland 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nyue Xueying 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 Sheng Shuai","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 Sheng Shuai","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zhong Zhigang Zemin Zhenzhong Zhengshi Zhi Hui Zilong Zhe S. Zhaohao","non-dropping-particle":"","parse-names":false,"suffix":""},{"dropping-particle":"","family":"Fu","given":"Qiang","non-dropping-particle":"","parse-names":false,"suffix":""},{"dropping-particle":"","family":"Jiang","given":"Qiuxiang","non-dropping-particle":"","parse-names":false,"suffix":""},{"dropping-particle":"","family":"Li","given":"Tianxiao T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nyue Xueying Xiliang Xianming Xiyin Xiangdong Xiaodong","non-dropping-particle":"","parse-names":false,"suffix":""},{"dropping-particle":"","family":"Yan","given":"Zhongrui","non-dropping-particle":"","parse-names":false,"suffix":""},{"dropping-particle":"","family":"Yamazaki","given":"Taku Takeshi","non-dropping-particle":"","parse-names":false,"suffix":""},{"dropping-particle":"","family":"Zeng","given":"Gui Jun","non-dropping-particle":"","parse-names":false,"suffix":""},{"dropping-particle":"","family":"Zhang","given":"Mingyi Mingli Yi","non-dropping-particle":"","parse-names":false,"suffix":""},{"dropping-particle":"","family":"Li","given":"Zhiwei 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imin Yan Yongle Yongjun Le Yuanyuan Yanwei","non-dropping-particle":"","parse-names":false,"suffix":""},{"dropping-particle":"","family":"Liu","given":"Scott Samuel Shu","non-dropping-particle":"","parse-names":false,"suffix":""},{"dropping-particle":"","family":"Gowen","given":"By Annie","non-dropping-particle":"","parse-names":false,"suffix":""},{"dropping-particle":"","family":"Johnson","given":"Jenna B","non-dropping-particle":"","parse-names":false,"suffix":""},{"dropping-particle":"","family":"Zhang","given":"Haiou 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Pr="00F34A5E">
        <w:rPr>
          <w:rFonts w:ascii="Leelawadee UI" w:hAnsi="Leelawadee UI" w:cs="Leelawadee UI"/>
        </w:rPr>
        <w:instrText>สุรัตน์</w:instrText>
      </w:r>
      <w:r w:rsidRPr="00F34A5E">
        <w:instrText xml:space="preserve"> </w:instrText>
      </w:r>
      <w:r w:rsidRPr="00F34A5E">
        <w:rPr>
          <w:rFonts w:ascii="Leelawadee UI" w:hAnsi="Leelawadee UI" w:cs="Leelawadee UI"/>
        </w:rPr>
        <w:instrText>จงดา</w:instrText>
      </w:r>
      <w:r w:rsidRPr="00F34A5E">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 Robert L","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 Robert L","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unguang Chen Chunlai Chao","non-dropping-particle":"","parse-names":false,"suffix":""},{"dropping-particle":"","family":"Sun","given":"Liyan","non-dropping-particle":"","parse-names":false,"suffix":""},{"dropping-particle":"","family":"Wang","given":"Shulong Shuhao Shijie Shudong Shaobin Sheng Shi Yang Shuyan Siqi Shuang Jie Shaodi","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 Gyanendra","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onathan Alan","non-dropping-particle":"","parse-names":false,"suffix":""},{"dropping-particle":"","family":"Shaw","given":"Rachel L.","non-dropping-particle":"","parse-names":false,"suffix":""},{"dropping-particle":"","family":"Huff","given":"James L.","non-dropping-particle":"","parse-names":false,"suffix":""},{"dropping-particle":"","family":"Smith","given":"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onathan Alan","non-dropping-particle":"","parse-names":false,"suffix":""},{"dropping-particle":"","family":"Pietkiewicz","given":"Igor","non-dropping-particle":"","parse-names":false,"suffix":""},{"dropping-particle":"","family":"Smith","given":"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nup 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ike 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ike 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ae Keun 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ی، رؤیا","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ی، رؤیا","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ی، رؤیا","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onathan Alan","non-dropping-particle":"","parse-names":false,"suffix":""},{"dropping-particle":"","family":"Pietkiewicz","given":"Igor","non-dropping-particle":"","parse-names":false,"suffix":""},{"dropping-particle":"","family":"Smith","given":"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ishit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Pr="00F34A5E">
        <w:rPr>
          <w:rFonts w:eastAsia="SimSun"/>
        </w:rPr>
        <w:instrText>谢和平</w:instrText>
      </w:r>
      <w:r w:rsidRPr="00F34A5E">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nformation N","non-dropping-particle":"","parse-names":false,"suffix":""},{"dropping-particle":"","family":"Security","given":"Computer","non-dropping-particle":"","parse-names":false,"suffix":""},{"dropping-particle":"","family":"Snow","given":"Blowing","non-dropping-particle":"","parse-names":false,"suffix":""},{"dropping-particle":"","family":"Park","given":"Highland 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 Long","non-dropping-particle":"","parse-names":false,"suffix":""},{"dropping-particle":"","family":"Hu","given":"Xiaoqi Xincheng Xiaojun Xuan","non-dropping-particle":"","parse-names":false,"suffix":""},{"dropping-particle":"","family":"Xie","given":"Zhuangning Zhipe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angyou Xingbai Xiao Bai Xu","non-dropping-particle":"","parse-names":false,"suffix":""},{"dropping-particle":"","family":"Chen","given":"Guang Guo Qing Gang","non-dropping-particle":"","parse-names":false,"suffix":""},{"dropping-particle":"","family":"Wang","given":"Zhenzhong Zhigang Zemin Zhenzhong Zhengshi Zhi Hui Zilong Zhe S. Zhaohao","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azhou Yue Yongmei Yunling Yougua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 W.","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ugandha 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 Chuanzhen","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 Reginaldo Teixeira","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Pr="00F34A5E">
        <w:rPr>
          <w:rFonts w:eastAsia="MS Gothic"/>
        </w:rPr>
        <w:instrText>关</w:instrText>
      </w:r>
      <w:r w:rsidRPr="00F34A5E">
        <w:rPr>
          <w:rFonts w:eastAsia="SimSun"/>
        </w:rPr>
        <w:instrText>华</w:instrText>
      </w:r>
      <w:r w:rsidRPr="00F34A5E">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ی، رؤیا","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iao 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oseph S.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ی، رؤیا","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 W.","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 J","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 J","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ansong Yunxi Yigang Yizhong","non-dropping-particle":"","parse-names":false,"suffix":""},{"dropping-particle":"","family":"Huang","given":"Xiaoming Xiaolong","non-dropping-particle":"","parse-names":false,"suffix":""},{"dropping-particle":"","family":"Menzies","given":"Martin A.","non-dropping-particle":"","parse-names":false,"suffix":""},{"dropping-particle":"","family":"Wang","given":"Robert Ruichen Rucheng Ran","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 C.","non-dropping-particle":"","parse-names":false,"suffix":""},{"dropping-particle":"","family":"Zheng","given":"Xinsheng Xiangshen","non-dropping-particle":"","parse-names":false,"suffix":""},{"dropping-particle":"","family":"Ripley","given":"Edward M.","non-dropping-particle":"","parse-names":false,"suffix":""},{"dropping-particle":"","family":"Lee","given":"Jin Ho Jong Ik Jin Cheol Jyh Fu Ho Jian Yuan","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 Sistema De Información","non-dropping-particle":"","parse-names":false,"suffix":""},{"dropping-particle":"","family":"</w:instrText>
      </w:r>
      <w:r w:rsidRPr="00F34A5E">
        <w:rPr>
          <w:rFonts w:eastAsia="MS Mincho"/>
        </w:rPr>
        <w:instrText>鷹巣豊治</w:instrText>
      </w:r>
      <w:r w:rsidRPr="00F34A5E">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 Long","non-dropping-particle":"","parse-names":false,"suffix":""},{"dropping-particle":"","family":"Meng","given":"Yue","non-dropping-particle":"","parse-names":false,"suffix":""},{"dropping-particle":"","family":"Yang","given":"Weiwei 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 Wei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 Chengzhi Chung Chao","non-dropping-particle":"","parse-names":false,"suffix":""},{"dropping-particle":"","family":"Zhao","given":"Jun Hong Jingyi","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ی، رؤیا","given":"","non-dropping-particle":"","parse-names":false,"suffix":""},{"dropping-particle":"","family":"Weaver","given":"Barry L.","non-dropping-particle":"","parse-names":false,"suffix":""},{"dropping-particle":"","family":"Wood","given":"Davi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ulian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anner G 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 J","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 Stephen T.","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ی، رؤیا","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 Maximum","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bhishek Ashutosh Alok Amit Ankit","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 Hochul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 Joshua M.","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 Jiliu","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 Martin","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 Lirid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ی، رؤیا","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 Alessandro Roger","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 Maximum","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ی، رؤیا","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 Robert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 Chengzhi Chung Chao","non-dropping-particle":"","parse-names":false,"suffix":""},{"dropping-particle":"","family":"Chen","given":"Lin J.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zhong Zhigang Zemin Zhenzhong Zhengshi Zhi Hui Zilong Zhe S. Zhaohao","non-dropping-particle":"","parse-names":false,"suffix":""},{"dropping-particle":"","family":"Ge","given":"Wei Wen Chun","non-dropping-particle":"","parse-names":false,"suffix":""},{"dropping-particle":"","family":"Yang","given":"Hongqun Hao Hyunsoo","non-dropping-particle":"","parse-names":false,"suffix":""},{"dropping-particle":"","family":"Bi","given":"Jun Hui","non-dropping-particle":"","parse-names":false,"suffix":""},{"dropping-particle":"","family":"Ji","given":"Zheng","non-dropping-particle":"","parse-names":false,"suffix":""},{"dropping-particle":"","family":"Dong","given":"Yu Yemin","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long","non-dropping-particle":"","parse-names":false,"suffix":""},{"dropping-particle":"","family":"Zou","given":"Hai Bo","non-dropping-particle":"","parse-names":false,"suffix":""},{"dropping-particle":"","family":"Wang","given":"Hai Her Yung Haoming Hong Yan","non-dropping-particle":"","parse-names":false,"suffix":""},{"dropping-particle":"","family":"Li","given":"Haw Pei Haolong Huidong Hailong Huai Kun Huanzhou","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n 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xia Haijun 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iyu Wenbing","non-dropping-particle":"","parse-names":false,"suffix":""},{"dropping-particle":"","family":"Anno","given":"Yutaka","non-dropping-particle":"","parse-names":false,"suffix":""},{"dropping-particle":"","family":"Chen","given":"Lin J. Liang","non-dropping-particle":"","parse-names":false,"suffix":""},{"dropping-particle":"","family":"Yu","given":"Weiyu Wenbing","non-dropping-particle":"","parse-names":false,"suffix":""},{"dropping-particle":"","family":"Yi","given":"Xin","non-dropping-particle":"","parse-names":false,"suffix":""},{"dropping-particle":"","family":"Hu","given":"Da","non-dropping-particle":"","parse-names":false,"suffix":""},{"dropping-particle":"","family":"Liu","given":"Weibo Wenjun Wei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 Prabhjot","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 Sheng Shuai","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qi 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angyou 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nyue Xueying Xiliang Xianming Xiyin Xiangdong Xiaodong","non-dropping-particle":"","parse-names":false,"suffix":""},{"dropping-particle":"","family":"Li","given":"Shiyun Shuangyang Sheng Shuai","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ng Hong Jian-ping Ping Jianshuo Junwu Junshi Jihui Jie Jianji","non-dropping-particle":"","parse-names":false,"suffix":""},{"dropping-particle":"","family":"Liu","given":"Hongxia Haijun Hongbo Huiran Hengwei Hongchao","non-dropping-particle":"","parse-names":false,"suffix":""},{"dropping-particle":"","family":"Xu","given":"Dong","non-dropping-particle":"","parse-names":false,"suffix":""},{"dropping-particle":"","family":"Chen","given":"Zhaoyu Zhihua","non-dropping-particle":"","parse-names":false,"suffix":""},{"dropping-particle":"","family":"Ma","given":"Kejian Kaka","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ansong 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Zho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qi Guoyu","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ena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 Zu Yuan","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iao 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ui 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imin Yan Yongle Yongjun Le Yuanyuan Yanwei","non-dropping-particle":"","parse-names":false,"suffix":""},{"dropping-particle":"","family":"April","given":"January","non-dropping-particle":"","parse-names":false,"suffix":""},{"dropping-particle":"","family":"رسولی","given":"چاپار","non-dropping-particle":"","parse-names":false,"suffix":""},{"dropping-particle":"","family":"Desale","given":"Girish R.","non-dropping-particle":"","parse-names":false,"suffix":""},{"dropping-particle":"","family":"Gandhi","given":"Bhupendra K.","non-dropping-particle":"","parse-names":false,"suffix":""},{"dropping-particle":"","family":"Jain","given":"Shubham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w Pei Haolong Huidong Hailong Huai Kun Huanzhou","non-dropping-particle":"","parse-names":false,"suffix":""},{"dropping-particle":"","family":"Lin","given":"Chorng Jung Changgui","non-dropping-particle":"","parse-names":false,"suffix":""},{"dropping-particle":"","family":"Huang","given":"Baoshan Bo","non-dropping-particle":"","parse-names":false,"suffix":""},{"dropping-particle":"","family":"Wang","given":"You Yingmin C. Yan Yuxiang Yijiao You","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ou Yingmin C. Yan Yuxiang Yijiao You","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 Kaili","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zhong Zhigang Zemin Zhenzhong Zhengshi Zhi Hui Zilong Zhe S. Zhaohao","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hristopher J B.","non-dropping-particle":"","parse-names":false,"suffix":""},{"dropping-particle":"","family":"Meiring","given":"Johannes Henricus","non-dropping-particle":"","parse-names":false,"suffix":""},{"dropping-particle":"","family":"Manual","given":"AU","non-dropping-particle":"","parse-names":false,"suffix":""},{"dropping-particle":"","family":"Wang","given":"Jing Hong Jian-ping Ping 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Pr="00F34A5E">
        <w:rPr>
          <w:rFonts w:eastAsia="MS Mincho"/>
        </w:rPr>
        <w:instrText>大風</w:instrText>
      </w:r>
      <w:r w:rsidRPr="00F34A5E">
        <w:instrText>","given":"</w:instrText>
      </w:r>
      <w:r w:rsidRPr="00F34A5E">
        <w:rPr>
          <w:rFonts w:eastAsia="MS Mincho"/>
        </w:rPr>
        <w:instrText>翼</w:instrText>
      </w:r>
      <w:r w:rsidRPr="00F34A5E">
        <w:instrText>","non-dropping-particle":"","parse-names":false,"suffix":""},{"dropping-particle":"","family":"Okaze","given":"Tsubasa","non-dropping-particle":"","parse-names":false,"suffix":""},{"dropping-particle":"","family":"Tang","given":"Tianqi 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long Shuhao Shijie Shudong Shaobin Sheng Shi Yang Shuyan Siqi Shuang Jie Shaodi","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J.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iou 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azhou Yue Yongmei Yunling Yougua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ng Hong Jian-ping Ping Jianshuo Junwu Junshi Jihui Jie Jianji","non-dropping-particle":"","parse-names":false,"suffix":""},{"dropping-particle":"","family":"Liu","given":"Hongxia Haijun Hongbo Huiran Hengwei Hongchao","non-dropping-particle":"","parse-names":false,"suffix":""},{"dropping-particle":"","family":"Chen","given":"Zhaoyu Zhihua","non-dropping-particle":"","parse-names":false,"suffix":""},{"dropping-particle":"","family":"Ma","given":"Kejian Kaka","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 Sheng Shuai","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 Qiang","non-dropping-particle":"","parse-names":false,"suffix":""},{"dropping-particle":"","family":"Li","given":"Xiangyou 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nyue Xueying 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ighland 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an 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 Fude","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 E","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imin Yan 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hristopher J B.","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 Zu Yuan","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 Wenbi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Pr="00F34A5E">
        <w:rPr>
          <w:rFonts w:eastAsia="MS Mincho"/>
        </w:rPr>
        <w:instrText>赫</w:instrText>
      </w:r>
      <w:r w:rsidRPr="00F34A5E">
        <w:rPr>
          <w:rFonts w:eastAsia="SimSun"/>
        </w:rPr>
        <w:instrText>晓霞</w:instrText>
      </w:r>
      <w:r w:rsidRPr="00F34A5E">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Jain","given":"Divyansh","non-dropping-particle":"","parse-names":false,"suffix":""},{"dropping-particle":"","family":"Cell","given":"Torque Mram","non-dropping-particle":"","parse-names":false,"suffix":""},{"dropping-particle":"","family":"Sciences","given":"Psychiatric","non-dropping-particle":"","parse-names":false,"suffix":""},{"dropping-particle":"","family":"Pyle","given":"Steven D.","non-dropping-particle":"","parse-names":false,"suffix":""},{"dropping-particle":"","family":"Zand","given":"Ramtin","non-dropping-particle":"","parse-names":false,"suffix":""},{"dropping-particle":"","family":"Sheikhfaal","given":"Shadi","non-dropping-particle":"","parse-names":false,"suffix":""},{"dropping-particle":"","family":"Demara","given":"Ronald F.","non-dropping-particle":"","parse-names":false,"suffix":""},{"dropping-particle":"","family":"Sebastiano Peotta","given":"","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Balaji","given":"Adarsha","non-dropping-particle":"","parse-names":false,"suffix":""},{"dropping-particle":"","family":"Marty","given":"Thibaut","non-dropping-particle":"","parse-names":false,"suffix":""},{"dropping-particle":"","family":"Das","given":"Anup Arnab Animesh","non-dropping-particle":"","parse-names":false,"suffix":""},{"dropping-particle":"","family":"Catthoor","given":"Francky","non-dropping-particle":"","parse-names":false,"suffix":""},{"dropping-particle":"","family":"Jung","given":"Hong Jip","non-dropping-particle":"","parse-names":false,"suffix":""},{"dropping-particle":"","family":"Baker","given":"Zachary K.","non-dropping-particle":"","parse-names":false,"suffix":""},{"dropping-particle":"","family":"Prasanna","given":"Viktor K.","non-dropping-particle":"","parse-names":false,"suffix":""},{"dropping-particle":"","family":"Gambardella","given":"Pietro","non-dropping-particle":"","parse-names":false,"suffix":""},{"dropping-particle":"","family":"Vedeneeva","given":"E. A.","non-dropping-particle":"","parse-names":false,"suffix":""},{"dropping-particle":"","family":"Sbiaa","given":"Rachid","non-dropping-particle":"","parse-names":false,"suffix":""},{"dropping-particle":"","family":"Piramanayagam","given":"S. N.","non-dropping-particle":"","parse-names":false,"suffix":""},{"dropping-particle":"","family":"Amri","given":"Chaima","non-dropping-particle":"","parse-names":false,"suffix":""},{"dropping-particle":"","family":"Shukla","given":"Arvind Kumar Amit Kumar Arvind Kumar Anuradha","non-dropping-particle":"","parse-names":false,"suffix":""},{"dropping-particle":"","family":"Lee","given":"Jin Ho Jong Ik Jin Cheol Jyh Fu Ho Jian Yuan","non-dropping-particle":"","parse-names":false,"suffix":""},{"dropping-particle":"","family":"Afridi","given":"Mehnaz","non-dropping-particle":"","parse-names":false,"suffix":""},{"dropping-particle":"","family":"Patel","given":"Rishit S.","non-dropping-particle":"","parse-names":false,"suffix":""},{"dropping-particle":"","family":"Óò","given":"Í Ö Å Ò Ù Ð Î Ö","non-dropping-particle":"","parse-names":false,"suffix":""},{"dropping-particle":"","family":"Le","given":"Binh Q.","non-dropping-particle":"","parse-names":false,"suffix":""},{"dropping-particle":"","family":"Grossi","given":"Alessandro","non-dropping-particle":"","parse-names":false,"suffix":""},{"dropping-particle":"","family":"Vianello","given":"Elisa","non-dropping-particle":"","parse-names":false,"suffix":""},{"dropping-particle":"","family":"Wu","given":"Tony Tao","non-dropping-particle":"","parse-names":false,"suffix":""},{"dropping-particle":"","family":"Lama","given":"Giusy","non-dropping-particle":"","parse-names":false,"suffix":""},{"dropping-particle":"","family":"Beigne","given":"Edith","non-dropping-particle":"","parse-names":false,"suffix":""},{"dropping-particle":"","family":"Wong","given":"H. S.Philip","non-dropping-particle":"","parse-names":false,"suffix":""},{"dropping-particle":"","family":"Mitra","given":"Subhasish","non-dropping-particle":"","parse-names":false,"suffix":""},{"dropping-particle":"","family":"Jabeur","given":"Kotb","non-dropping-particle":"","parse-names":false,"suffix":""},{"dropping-particle":"","family":"Bernard-Granger","given":"F.","non-dropping-particle":"","parse-names":false,"suffix":""},{"dropping-particle":"","family":"Pendina","given":"G.","non-dropping-particle":"Di","parse-names":false,"suffix":""},{"dropping-particle":"","family":"Prenat","given":"Guillaume","non-dropping-particle":"","parse-names":false,"suffix":""},{"dropping-particle":"","family":"Dieny","given":"B.","non-dropping-particle":"","parse-names":false,"suffix":""},{"dropping-particle":"","family":"Sangani","given":"Hardik","non-dropping-particle":"","parse-names":false,"suffix":""},{"dropping-particle":"","family":"Modi","given":"Tanay M.","non-dropping-particle":"","parse-names":false,"suffix":""},{"dropping-particle":"","family":"Bhaaskaran","given":"V. S.Kanchana","non-dropping-particle":"","parse-names":false,"suffix":""},{"dropping-particle":"","family":"Rashno","given":"Meysam","non-dropping-particle":"","parse-names":false,"suffix":""},{"dropping-particle":"","family":"Haghparast","given":"Majid","non-dropping-particle":"","parse-names":false,"suffix":""},{"dropping-particle":"","family":"Mosleh","given":"Mohammad","non-dropping-particle":"","parse-names":false,"suffix":""},{"dropping-particle":"","family":"Priya","given":"J","non-dropping-particle":"","parse-names":false,"suffix":""},{"dropping-particle":"","family":"Chekuri","given":"Sailusha","non-dropping-particle":"","parse-names":false,"suffix":""},{"dropping-particle":"","family":"Sutherland","given":"Ivan","non-dropping-particle":"","parse-names":false,"suffix":""},{"dropping-particle":"","family":"Sproull","given":"Robert","non-dropping-particle":"","parse-names":false,"suffix":""},{"dropping-particle":"","family":"Harris","given":"David Money","non-dropping-particle":"","parse-names":false,"suffix":""},{"dropping-particle":"","family":"Banerjee","given":"Writam","non-dropping-particle":"","parse-names":false,"suffix":""},{"dropping-particle":"","family":"Periodicals","given":"Ieee","non-dropping-particle":"","parse-names":false,"suffix":""},{"dropping-particle":"","family":"Stephan","given":"Andrew W.","non-dropping-particle":"","parse-names":false,"suffix":""},{"dropping-particle":"","family":"Koester","given":"Steven J.","non-dropping-particle":"","parse-names":false,"suffix":""},{"dropping-particle":"","family":"Suri","given":"Manan","non-dropping-particle":"","parse-names":false,"suffix":""},{"dropping-particle":"","family":"Chen","given":"Wen Wei Y. Hao","non-dropping-particle":"","parse-names":false,"suffix":""},{"dropping-particle":"","family":"Dou","given":"Chunmeng","non-dropping-particle":"","parse-names":false,"suffix":""},{"dropping-particle":"","family":"Li","given":"Kimfung Kai Xiang","non-dropping-particle":"","parse-names":false,"suffix":""},{"dropping-particle":"","family":"Lin","given":"Wei Yu","non-dropping-particle":"","parse-names":false,"suffix":""},{"dropping-particle":"","family":"Li","given":"Peng Pin Yi","non-dropping-particle":"","parse-names":false,"suffix":""},{"dropping-particle":"","family":"Huang","given":"Jiwu Jian Hao","non-dropping-particle":"","parse-names":false,"suffix":""},{"dropping-particle":"","family":"Wang","given":"Jing Hong Jian-ping Ping Jianshuo Junwu Junshi Jihui Jie Jianji","non-dropping-particle":"","parse-names":false,"suffix":""},{"dropping-particle":"","family":"Wei","given":"Wei Chen","non-dropping-particle":"","parse-names":false,"suffix":""},{"dropping-particle":"","family":"Xue","given":"Cheng Xin","non-dropping-particle":"","parse-names":false,"suffix":""},{"dropping-particle":"","family":"Chiu","given":"Yen Cheng","non-dropping-particle":"","parse-names":false,"suffix":""},{"dropping-particle":"","family":"King","given":"Ya Chin","non-dropping-particle":"","parse-names":false,"suffix":""},{"dropping-particle":"","family":"Lin","given":"Chorng Jung Changgui","non-dropping-particle":"","parse-names":false,"suffix":""},{"dropping-particle":"","family":"Liu","given":"Ren Shuo","non-dropping-particle":"","parse-names":false,"suffix":""},{"dropping-particle":"","family":"Hsieh","given":"Chih Cheng","non-dropping-particle":"","parse-names":false,"suffix":""},{"dropping-particle":"","family":"Tang","given":"Kea Tiong","non-dropping-particle":"","parse-names":false,"suffix":""},{"dropping-particle":"","family":"Yang","given":"Jun Joshua","non-dropping-particle":"","parse-names":false,"suffix":""},{"dropping-particle":"","family":"Ho","given":"Mon Shu","non-dropping-particle":"","parse-names":false,"suffix":""},{"dropping-particle":"","family":"Chang","given":"Meng Fan","non-dropping-particle":"","parse-names":false,"suffix":""},{"dropping-particle":"","family":"Chiu","given":"Pi-feng","non-dropping-particle":"","parse-names":false,"suffix":""},{"dropping-particle":"","family":"Wang","given":"You Yingmin C. Yan Yuxiang Yijiao You","non-dropping-particle":"","parse-names":false,"suffix":""},{"dropping-particle":"","family":"Cai","given":"Hao","non-dropping-particle":"","parse-names":false,"suffix":""},{"dropping-particle":"","family":"Naviner","given":"Lirida Alves De Barros","non-dropping-particle":"","parse-names":false,"suffix":""},{"dropping-particle":"","family":"Zhang","given":"Yazhou Yue Yongmei Yunling Youguang","non-dropping-particle":"","parse-names":false,"suffix":""},{"dropping-particle":"","family":"Zhao","given":"Xiaoxuan","non-dropping-particle":"","parse-names":false,"suffix":""},{"dropping-particle":"","family":"Deng","given":"Erya","non-dropping-particle":"","parse-names":false,"suffix":""},{"dropping-particle":"","family":"Klein","given":"Jacques Olivier","non-dropping-particle":"","parse-names":false,"suffix":""},{"dropping-particle":"","family":"Zhao","given":"Weisheng","non-dropping-particle":"","parse-names":false,"suffix":""},{"dropping-particle":"","family":"Lane","given":"Hoes","non-dropping-particle":"","parse-names":false,"suffix":""},{"dropping-particle":"","family":"Bekolay","given":"Trevor","non-dropping-particle":"","parse-names":false,"suffix":""},{"dropping-particle":"","family":"Bergstra","given":"James","non-dropping-particle":"","parse-names":false,"suffix":""},{"dropping-particle":"","family":"Hunsberger","given":"Eric","non-dropping-particle":"","parse-names":false,"suffix":""},{"dropping-particle":"","family":"DeWolf","given":"Travis","non-dropping-particle":"","parse-names":false,"suffix":""},{"dropping-particle":"","family":"Stewart","given":"Terrence C.","non-dropping-particle":"","parse-names":false,"suffix":""},{"dropping-particle":"","family":"Rasmussen","given":"Daniel","non-dropping-particle":"","parse-names":false,"suffix":""},{"dropping-particle":"","family":"Choo","given":"Xuan","non-dropping-particle":"","parse-names":false,"suffix":""},{"dropping-particle":"","family":"Voelker","given":"Aaron Russell","non-dropping-particle":"","parse-names":false,"suffix":""},{"dropping-particle":"","family":"Eliasmith","given":"Chris","non-dropping-particle":"","parse-names":false,"suffix":""},{"dropping-particle":"","family":"Sharma","given":"Sugandha Sangita Sudhanshu P.","non-dropping-particle":"","parse-names":false,"suffix":""},{"dropping-particle":"","family":"Aubin","given":"Sean","non-dropping-particle":"","parse-names":false,"suffix":""},{"dropping-particle":"","family":"Eliasmith","given":"Chris","non-dropping-particle":"","parse-names":false,"suffix":""},{"dropping-particle":"","family":"Verma","given":"Gaurav","non-dropping-particle":"","parse-names":false,"suffix":""},{"dropping-particle":"","family":"Member","given":"Senior Student","non-dropping-particle":"","parse-names":false,"suffix":""},{"dropping-particle":"","family":"Chun","given":"Ki Chul","non-dropping-particle":"","parse-names":false,"suffix":""},{"dropping-particle":"","family":"Zhao","given":"Hui Haibo","non-dropping-particle":"","parse-names":false,"suffix":""},{"dropping-particle":"","family":"Harms","given":"Jonathan D.","non-dropping-particle":"","parse-names":false,"suffix":""},{"dropping-particle":"","family":"Kim","given":"Tae Wook Hyoung","non-dropping-particle":"","parse-names":false,"suffix":""},{"dropping-particle":"","family":"Wang","given":"Jing Hong Jian-ping Ping Jianshuo Junwu Junshi Jihui Jie Jianji","non-dropping-particle":"","parse-names":false,"suffix":""},{"dropping-particle":"","family":"Kim","given":"Chris H. Changmo Ju Chung Soo","non-dropping-particle":"","parse-names":false,"suffix":""},{"dropping-particle":"","family":"Zahoor","given":"Furqan","non-dropping-particle":"","parse-names":false,"suffix":""},{"dropping-particle":"","family":"Azni Zulkifli","given":"Tun Zainal","non-dropping-particle":"","parse-names":false,"suffix":""},{"dropping-particle":"","family":"Khanday","given":"Farooq Ahmad","non-dropping-particle":"","parse-names":false,"suffix":""},{"dropping-particle":"","family":"Lu","given":"Sen","non-dropping-particle":"","parse-names":false,"suffix":""},{"dropping-particle":"","family":"Sengupta","given":"Abhronil","non-dropping-particle":"","parse-names":false,"suffix":""},{"dropping-particle":"","family":"Nisar","given":"Arshid","non-dropping-particle":"","parse-names":false,"suffix":""},{"dropping-particle":"","family":"Master","given":"The","non-dropping-particle":"","parse-names":false,"suffix":""},{"dropping-particle":"","family":"Science","given":"Food","non-dropping-particle":"","parse-names":false,"suffix":""},{"dropping-particle":"","family":"Name","given":"Bhawan","non-dropping-particle":"","parse-names":false,"suffix":""},{"dropping-particle":"","family":"Hasan","given":"Raqibul","non-dropping-particle":"","parse-names":false,"suffix":""},{"dropping-particle":"","family":"Sciences","given":"Mathematical","non-dropping-particle":"","parse-names":false,"suffix":""},{"dropping-particle":"","family":"Sciences","given":"Mathematical","non-dropping-particle":"","parse-names":false,"suffix":""},{"dropping-particle":"","family":"Woo","given":"Jiyong","non-dropping-particle":"","parse-names":false,"suffix":""},{"dropping-particle":"","family":"Lee","given":"Min Dar Miyoung","non-dropping-particle":"","parse-names":false,"suffix":""},{"dropping-particle":"","family":"Kim","given":"Jinwon Jeong Hun Jeeson Jongwon","non-dropping-particle":"","parse-names":false,"suffix":""},{"dropping-particle":"","family":"Im","given":"Jong-pil","non-dropping-particle":"","parse-names":false,"suffix":""},{"dropping-particle":"","family":"Im","given":"Soohyok Solyee","non-dropping-particle":"","parse-names":false,"suffix":""},{"dropping-particle":"","family":"Indiveri","given":"Giacomo","non-dropping-particle":"","parse-names":false,"suffix":""},{"dropping-particle":"","family":"RossellÓ","given":"Josep L.","non-dropping-particle":"","parse-names":false,"suffix":""},{"dropping-particle":"","family":"Canals","given":"Vincent","non-dropping-particle":"","parse-names":false,"suffix":""},{"dropping-particle":"","family":"Morro","given":"Antoni","non-dropping-particle":"","parse-names":false,"suffix":""},{"dropping-particle":"","family":"Oliver","given":"Antoni","non-dropping-particle":"","parse-names":false,"suffix":""},{"dropping-particle":"","family":"Rajput","given":"Vishal","non-dropping-particle":"","parse-names":false,"suffix":""},{"dropping-particle":"","family":"Verma","given":"Gaurav","non-dropping-particle":"","parse-names":false,"suffix":""},{"dropping-particle":"","family":"Xu","given":"Yansong Yunxi Yigang Yizhong","non-dropping-particle":"","parse-names":false,"suffix":""},{"dropping-particle":"","family":"Wu","given":"Bin","non-dropping-particle":"","parse-names":false,"suffix":""},{"dropping-particle":"","family":"Wang","given":"Zhenzhong Zhigang Zemin Zhenzhong Zhengshi Zhi Hui Zilong Zhe S. Zhaohao","non-dropping-particle":"","parse-names":false,"suffix":""},{"dropping-particle":"","family":"Wang","given":"You Yingmin C. Yan Yuxiang Yijiao You","non-dropping-particle":"","parse-names":false,"suffix":""},{"dropping-particle":"","family":"Zhang","given":"Yazhou Yue Yongmei Yunling Youguang","non-dropping-particle":"","parse-names":false,"suffix":""},{"dropping-particle":"","family":"Zhao","given":"Weisheng","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Member","given":"Senior Student","non-dropping-particle":"","parse-names":false,"suffix":""},{"dropping-particle":"","family":"Agarwal","given":"Ajay Avinash Kumar Anuj","non-dropping-particle":"","parse-names":false,"suffix":""},{"dropping-particle":"","family":"Verma","given":"Gaurav","non-dropping-particle":"","parse-names":false,"suffix":""},{"dropping-particle":"","family":"Singh","given":"Yogesh","non-dropping-particle":"","parse-names":false,"suffix":""},{"dropping-particle":"","family":"Kumari","given":"Anjali","non-dropping-particle":"","parse-names":false,"suffix":""},{"dropping-particle":"","family":"Kumar","given":"Sanjeev Sanjay Santosh","non-dropping-particle":"","parse-names":false,"suffix":""},{"dropping-particle":"","family":"Agnihotri","given":"Om Ji","non-dropping-particle":"","parse-names":false,"suffix":""},{"dropping-particle":"","family":"Bindal","given":"Namita","non-dropping-particle":"","parse-names":false,"suffix":""},{"dropping-particle":"","family":"Nisar","given":"Arshid","non-dropping-particle":"","parse-names":false,"suffix":""},{"dropping-particle":"","family":"Dhull","given":"Seema","non-dropping-particle":"","parse-names":false,"suffix":""},{"dropping-particle":"","family":"Kaushik","given":"Brajesh Kumar","non-dropping-particle":"","parse-names":false,"suffix":""},{"dropping-particle":"","family":"Id","given":"Manuscript","non-dropping-particle":"","parse-names":false,"suffix":""},{"dropping-particle":"","family":"Categories","given":"Pieee Manuscript","non-dropping-particle":"","parse-names":false,"suffix":""},{"dropping-particle":"","family":"Paper","given":"Regular","non-dropping-particle":"","parse-names":false,"suffix":""},{"dropping-particle":"","family":"Submitted","given":"Date","non-dropping-particle":"","parse-names":false,"suffix":""},{"dropping-particle":"","family":"List","given":"Complete Class","non-dropping-particle":"","parse-names":false,"suffix":""},{"dropping-particle":"","family":"Roorkee","given":"I I T","non-dropping-particle":"","parse-names":false,"suffix":""},{"dropping-particle":"","family":"Verma","given":"E C E","non-dropping-particle":"","parse-names":false,"suffix":""},{"dropping-particle":"","family":"Roorkee","given":"Technology","non-dropping-particle":"","parse-names":false,"suffix":""},{"dropping-particle":"","family":"Kaushik","given":"E C E","non-dropping-particle":"","parse-names":false,"suffix":""},{"dropping-particle":"","family":"Roorkee","given":"Technology","non-dropping-particle":"","parse-names":false,"suffix":""},{"dropping-particle":"","family":"Schroeder","given":"Paul A.","non-dropping-particle":"","parse-names":false,"suffix":""},{"dropping-particle":"","family":"Trenholm","given":"","non-dropping-particle":"","parse-names":false,"suffix":""},{"dropping-particle":"","family":"IRDS","given":"","non-dropping-particle":"","parse-names":false,"suffix":""},{"dropping-particle":"","family":"Lew","given":"Wen Siang","non-dropping-particle":"","parse-names":false,"suffix":""},{"dropping-particle":"","family":"Structures","given":"Modern Bamboo","non-dropping-particle":"","parse-names":false,"suffix":""},{"dropping-particle":"","family":"Umiyati","given":"","non-dropping-particle":"","parse-names":false,"suffix":""},{"dropping-particle":"","family":"Library","given":"Chromatography","non-dropping-particle":"","parse-names":false,"suffix":""},{"dropping-particle":"","family":"Techniques","given":"Modern","non-dropping-particle":"","parse-names":false,"suffix":""},{"dropping-particle":"","family":"Mittal","given":"Sparsh","non-dropping-particle":"","parse-names":false,"suffix":""},{"dropping-particle":"","family":"Verma","given":"Gaurav","non-dropping-particle":"","parse-names":false,"suffix":""},{"dropping-particle":"","family":"Kaushik","given":"Brajesh Kumar","non-dropping-particle":"","parse-names":false,"suffix":""},{"dropping-particle":"","family":"Khanday","given":"Farooq Ahmad","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Member","given":"Senior Student","non-dropping-particle":"","parse-names":false,"suffix":""},{"dropping-particle":"","family":"Mittal","given":"Sparsh","non-dropping-particle":"","parse-names":false,"suffix":""},{"dropping-particle":"","family":"Member","given":"Senior Student","non-dropping-particle":"","parse-names":false,"suffix":""},{"dropping-particle":"","family":"Verma","given":"Gaurav","non-dropping-particle":"","parse-names":false,"suffix":""},{"dropping-particle":"","family":"Prajapati","given":"Ajit","non-dropping-particle":"","parse-names":false,"suffix":""},{"dropping-particle":"","family":"Bindal","given":"Namita","non-dropping-particle":"","parse-names":false,"suffix":""},{"dropping-particle":"","family":"Kaushik","given":"Brajesh Kumar","non-dropping-particle":"","parse-names":false,"suffix":""},{"dropping-particle":"","family":"Kumar","given":"Brajesh","non-dropping-particle":"","parse-names":false,"suffix":""},{"dropping-particle":"","family":"Kaushik","given":"Brajesh Kumar","non-dropping-particle":"","parse-names":false,"suffix":""},{"dropping-particle":"","family":"Guidelines","given":"Xiith Plan","non-dropping-particle":"","parse-names":false,"suffix":""},{"dropping-particle":"","family":"Alu","given":"The","non-dropping-particle":"","parse-names":false,"suffix":""},{"dropping-particle":"","family":"Operation","given":"S E L","non-dropping-particle":"","parse-names":false,"suffix":""},{"dropping-particle":"","family":"Design","given":"A L U","non-dropping-particle":"","parse-names":false,"suffix":""},{"dropping-particle":"","family":"Networks","given":"Spiking Neural","non-dropping-particle":"","parse-names":false,"suffix":""},{"dropping-particle":"","family":"Report","given":"Lab-based Project","non-dropping-particle":"","parse-names":false,"suffix":""},{"dropping-particle":"","family":"Berule","given":"Pankaj","non-dropping-particle":"","parse-names":false,"suffix":""},{"dropping-particle":"","family":"Indian","given":"Communication Engineering","non-dropping-particle":"","parse-names":false,"suffix":""},{"dropping-particle":"","family":"Krylov","given":"Gleb","non-dropping-particle":"","parse-names":false,"suffix":""},{"dropping-particle":"","family":"Member","given":"Senior Student","non-dropping-particle":"","parse-names":false,"suffix":""},{"dropping-particle":"","family":"Kawa","given":"Jamil","non-dropping-particle":"","parse-names":false,"suffix":""},{"dropping-particle":"","family":"Friedman","given":"Eby G","non-dropping-particle":"","parse-names":false,"suffix":""},{"dropping-particle":"","family":"Beahm","given":"Douglas Raymond","non-dropping-particle":"","parse-names":false,"suffix":""},{"dropping-particle":"","family":"Deng","given":"Yijie","non-dropping-particle":"","parse-names":false,"suffix":""},{"dropping-particle":"","family":"Riley","given":"Tanner G Teal R.","non-dropping-particle":"","parse-names":false,"suffix":""},{"dropping-particle":"","family":"Sarpeshkar","given":"Rahul","non-dropping-particle":"","parse-names":false,"suffix":""},{"dropping-particle":"","family":"Vandenberghe","given":"William G","non-dropping-particle":"","parse-names":false,"suffix":""},{"dropping-particle":"","family":"Member","given":"Senior Student","non-dropping-particle":"","parse-names":false,"suffix":""},{"dropping-particle":"","family":"Kä","given":"Ä I","non-dropping-particle":"","parse-names":false,"suffix":""},{"dropping-particle":"","family":"Staatstheater","given":"D E R Bayerischen","non-dropping-particle":"","parse-names":false,"suffix":""},{"dropping-particle":"","family":"Camuñas-Mesa","given":"Luis A.","non-dropping-particle":"","parse-names":false,"suffix":""},{"dropping-particle":"","family":"Domínguez-Cordero","given":"Yaisel L.","non-dropping-particle":"","parse-names":false,"suffix":""},{"dropping-particle":"","family":"Linares-Barranco","given":"Alejandro","non-dropping-particle":"","parse-names":false,"suffix":""},{"dropping-particle":"","family":"Serrano-Gotarredona","given":"Teresa","non-dropping-particle":"","parse-names":false,"suffix":""},{"dropping-particle":"","family":"Linares-Barranco","given":"Bernabe Bernabé","non-dropping-particle":"","parse-names":false,"suffix":""},{"dropping-particle":"","family":"Azghadi","given":"Mostafa Rahimi","non-dropping-particle":"","parse-names":false,"suffix":""},{"dropping-particle":"","family":"Linares-Barranco","given":"Bernabe Bernabé","non-dropping-particle":"","parse-names":false,"suffix":""},{"dropping-particle":"","family":"Abbott","given":"Derek","non-dropping-particle":"","parse-names":false,"suffix":""},{"dropping-particle":"","family":"Leong","given":"Philip H.W.","non-dropping-particle":"","parse-names":false,"suffix":""},{"dropping-particle":"","family":"Biswas","given":"Anmol","non-dropping-particle":"","parse-names":false,"suffix":""},{"dropping-particle":"","family":"Prasad","given":"Sidharth","non-dropping-particle":"","parse-names":false,"suffix":""},{"dropping-particle":"","family":"Lashkare","given":"Sandip","non-dropping-particle":"","parse-names":false,"suffix":""},{"dropping-particle":"","family":"Ganguly","given":"Udayan","non-dropping-particle":"","parse-names":false,"suffix":""},{"dropping-particle":"","family":"Puri","given":"Naveen","non-dropping-particle":"","parse-names":false,"suffix":""},{"dropping-particle":"","family":"Ma","given":"Yufei","non-dropping-particle":"","parse-names":false,"suffix":""},{"dropping-particle":"","family":"Brette","given":"Romain","non-dropping-particle":"","parse-names":false,"suffix":""},{"dropping-particle":"","family":"Gerstner","given":"Wulfram","non-dropping-particle":"","parse-names":false,"suffix":""},{"dropping-particle":"","family":"Hertäg","given":"Loreen","non-dropping-particle":"","parse-names":false,"suffix":""},{"dropping-particle":"","family":"Hass","given":"Joachim","non-dropping-particle":"","parse-names":false,"suffix":""},{"dropping-particle":"","family":"Golovko","given":"Tatiana","non-dropping-particle":"","parse-names":false,"suffix":""},{"dropping-particle":"","family":"Durstewitz","given":"Daniel","non-dropping-particle":"","parse-names":false,"suffix":""},{"dropping-particle":"","family":"Kobayashi","given":"Ryota","non-dropping-particle":"","parse-names":false,"suffix":""},{"dropping-particle":"","family":"Tsubo","given":"Yasuhiro","non-dropping-particle":"","parse-names":false,"suffix":""},{"dropping-particle":"","family":"Shinomoto","given":"Shigeru","non-dropping-particle":"","parse-names":false,"suffix":""},{"dropping-particle":"","family":"Jain","given":"Alkesh","non-dropping-particle":"","parse-names":false,"suffix":""},{"dropping-particle":"","family":"Nisar","given":"Arshid","non-dropping-particle":"","parse-names":false,"suffix":""},{"dropping-particle":"","family":"Shreya","given":"Sonal","non-dropping-particle":"","parse-names":false,"suffix":""},{"dropping-particle":"","family":"Mittal","given":"Sparsh","non-dropping-particle":"","parse-names":false,"suffix":""},{"dropping-particle":"","family":"Member","given":"Senior Student","non-dropping-particle":"","parse-names":false,"suffix":""},{"dropping-particle":"","family":"Kaushik","given":"Brajesh Kumar","non-dropping-particle":"","parse-names":false,"suffix":""},{"dropping-particle":"","family":"Member","given":"Senior Student","non-dropping-particle":"","parse-names":false,"suffix":""},{"dropping-particle":"","family":"Raj","given":"Aditya","non-dropping-particle":"","parse-names":false,"suffix":""},{"dropping-particle":"","family":"Gour","given":"Singh","non-dropping-particle":"","parse-names":false,"suffix":""},{"dropping-particle":"","family":"Camuñas-Mesa","given":"Luis A.","non-dropping-particle":"","parse-names":false,"suffix":""},{"dropping-particle":"","family":"Zamarreño-Ramos","given":"Carlos","non-dropping-particle":"","parse-names":false,"suffix":""},{"dropping-particle":"","family":"Linares-Barranco","given":"Alejandro","non-dropping-particle":"","parse-names":false,"suffix":""},{"dropping-particle":"","family":"Acosta-Jiménez","given":"Antonio J.","non-dropping-particle":"","parse-names":false,"suffix":""},{"dropping-particle":"","family":"Serrano-Gotarredona","given":"Teresa","non-dropping-particle":"","parse-names":false,"suffix":""},{"dropping-particle":"","family":"Linares-Barranco","given":"Bernabe Bernabé","non-dropping-particle":"","parse-names":false,"suffix":""},{"dropping-particle":"","family":"Sharma","given":"Ananya Ajit","non-dropping-particle":"","parse-names":false,"suffix":""},{"dropping-particle":"","family":"Lai","given":"Yuanming","non-dropping-particle":"","parse-names":false,"suffix":""},{"dropping-particle":"","family":"Verma","given":"Gaurav","non-dropping-particle":"","parse-names":false,"suffix":""},{"dropping-particle":"","family":"Verma","given":"Swati S","non-dropping-particle":"","parse-names":false,"suffix":""},{"dropping-particle":"","family":"Bennett","given":"Christopher H.","non-dropping-particle":"","parse-names":false,"suffix":""},{"dropping-particle":"","family":"Hassan","given":"Norhidayah Abdul Naimul","non-dropping-particle":"","parse-names":false,"suffix":""},{"dropping-particle":"","family":"Hu","given":"Xiaoqi Xincheng Xiaojun Xuan","non-dropping-particle":"","parse-names":false,"suffix":""},{"dropping-particle":"","family":"Incornvia","given":"Jean Anne C.","non-dropping-particle":"","parse-names":false,"suffix":""},{"dropping-particle":"","family":"Friedman","given":"Joseph S. D","non-dropping-particle":"","parse-names":false,"suffix":""},{"dropping-particle":"","family":"Marinella","given":"Matthew M. J","non-dropping-particle":"","parse-names":false,"suffix":""},{"dropping-particle":"","family":"Sengupta","given":"Abhronil","non-dropping-particle":"","parse-names":false,"suffix":""},{"dropping-particle":"","family":"Roy","given":"Kaushik","non-dropping-particle":"","parse-names":false,"suffix":""},{"dropping-particle":"","family":"Kaur","given":"Baljinder","non-dropping-particle":"","parse-names":false,"suffix":""},{"dropping-particle":"","family":"Kumar","given":"Sanjeev Sanjay Santosh","non-dropping-particle":"","parse-names":false,"suffix":""},{"dropping-particle":"","family":"Kaushik","given":"Brajesh Kumar","non-dropping-particle":"","parse-names":false,"suffix":""},{"dropping-particle":"","family":"Multiplier","given":"Booth","non-dropping-particle":"","parse-names":false,"suffix":""},{"dropping-particle":"","family":"Regression","given":"Logistic","non-dropping-particle":"","parse-names":false,"suffix":""},{"dropping-particle":"","family":"</w:instrText>
      </w:r>
      <w:r w:rsidRPr="00F34A5E">
        <w:rPr>
          <w:rFonts w:eastAsia="Batang"/>
        </w:rPr>
        <w:instrText>강용묵</w:instrText>
      </w:r>
      <w:r w:rsidRPr="00F34A5E">
        <w:instrText>","given":"","non-dropping-particle":"","parse-names":false,"suffix":""},{"dropping-particle":"","family":"Learning","given":"Machine","non-dropping-particle":"","parse-names":false,"suffix":""},{"dropping-particle":"","family":"Cookbook","given":"R","non-dropping-particle":"","parse-names":false,"suffix":""},{"dropping-particle":"","family":"Publishers","given":"M K","non-dropping-particle":"","parse-names":false,"suffix":""},{"dropping-particle":"","family":"Settle","given":"M.W.A.","non-dropping-particle":"","parse-names":false,"suffix":""},{"dropping-particle":"","family":"Binkert","given":"Nathan","non-dropping-particle":"","parse-names":false,"suffix":""},{"dropping-particle":"","family":"Beckmann","given":"Bradford","non-dropping-particle":"","parse-names":false,"suffix":""},{"dropping-particle":"","family":"Black","given":"Gabriel","non-dropping-particle":"","parse-names":false,"suffix":""},{"dropping-particle":"","family":"Reinhardt","given":"Steven K.","non-dropping-particle":"","parse-names":false,"suffix":""},{"dropping-particle":"","family":"Saidi","given":"Ali","non-dropping-particle":"","parse-names":false,"suffix":""},{"dropping-particle":"","family":"Basu","given":"Arkaprava","non-dropping-particle":"","parse-names":false,"suffix":""},{"dropping-particle":"","family":"Hestness","given":"Joel","non-dropping-particle":"","parse-names":false,"suffix":""},{"dropping-particle":"","family":"Hower","given":"Derek R.","non-dropping-particle":"","parse-names":false,"suffix":""},{"dropping-particle":"","family":"Krishna","given":"Tushar","non-dropping-particle":"","parse-names":false,"suffix":""},{"dropping-particle":"","family":"Sardashti","given":"Somayeh","non-dropping-particle":"","parse-names":false,"suffix":""},{"dropping-particle":"","family":"Sen","given":"Rathijit","non-dropping-particle":"","parse-names":false,"suffix":""},{"dropping-particle":"","family":"Sewell","given":"Korey","non-dropping-particle":"","parse-names":false,"suffix":""},{"dropping-particle":"","family":"Shoaib","given":"Muhammad","non-dropping-particle":"","parse-names":false,"suffix":""},{"dropping-particle":"","family":"Vaish","given":"Nilay","non-dropping-particle":"","parse-names":false,"suffix":""},{"dropping-particle":"","family":"Hill","given":"Mark D.","non-dropping-particle":"","parse-names":false,"suffix":""},{"dropping-particle":"","family":"Wood","given":"David A.","non-dropping-particle":"","parse-names":false,"suffix":""},{"dropping-particle":"","family":"Verma","given":"Gaurav","non-dropping-particle":"","parse-names":false,"suffix":""},{"dropping-particle":"","family":"Kumar","given":"Vinesh","non-dropping-particle":"","parse-names":false,"suffix":""},{"dropping-particle":"","family":"Marina","given":"Botanica","non-dropping-particle":"","parse-names":false,"suffix":""},{"dropping-particle":"","family":"Marina","given":"Journal Botanica","non-dropping-particle":"","parse-names":false,"suffix":""},{"dropping-particle":"","family":"Marina","given":"Botanica","non-dropping-particle":"","parse-names":false,"suffix":""},{"dropping-particle":"","family":"Journal","given":"Italian Ieee Sensors","non-dropping-particle":"","parse-names":false,"suffix":""},{"dropping-particle":"","family":"Page","given":"Gale C Geosciences","non-dropping-particle":"","parse-names":false,"suffix":""},{"dropping-particle":"","family":"Marina","given":"Botanica","non-dropping-particle":"","parse-names":false,"suffix":""},{"dropping-particle":"","family":"Marina","given":"Journal Botanica","non-dropping-particle":"","parse-names":false,"suffix":""},{"dropping-particle":"","family":"Marina","given":"Botanica","non-dropping-particle":"","parse-names":false,"suffix":""},{"dropping-particle":"","family":"Eo","given":"An","non-dropping-particle":"","parse-names":false,"suffix":""},{"dropping-particle":"","family":"Eo","given":"The","non-dropping-particle":"","parse-names":false,"suffix":""},{"dropping-particle":"","family":"Imaging","given":"Thermal","non-dropping-particle":"","parse-names":false,"suffix":""},{"dropping-particle":"","family":"Random","given":"R a M","non-dropping-particle":"","parse-names":false,"suffix":""},{"dropping-particle":"","family":"Memory","given":"Access","non-dropping-particle":"","parse-names":false,"suffix":""},{"dropping-particle":"","family":"Siu","given":"Kevin","non-dropping-particle":"","parse-names":false,"suffix":""},{"dropping-particle":"","family":"Stuart","given":"Dylan Malone","non-dropping-particle":"","parse-names":false,"suffix":""},{"dropping-particle":"","family":"Mahmoud","given":"Mostafa","non-dropping-particle":"","parse-names":false,"suffix":""},{"dropping-particle":"","family":"Moshovos","given":"Andreas","non-dropping-particle":"","parse-names":false,"suffix":""},{"dropping-particle":"","family":"Morphology","given":"The Comparative","non-dropping-particle":"","parse-names":false,"suffix":""},{"dropping-particle":"","family":"Structures","given":"Modern Bamboo","non-dropping-particle":"","parse-names":false,"suffix":""},{"dropping-particle":"","family":"Jeon","given":"Kanghyeok","non-dropping-particle":"","parse-names":false,"suffix":""},{"dropping-particle":"","family":"Kim","given":"Jinwon Jeong Hun Jeeson Jongwon","non-dropping-particle":"","parse-names":false,"suffix":""},{"dropping-particle":"","family":"Ryu","given":"Jin Joo","non-dropping-particle":"","parse-names":false,"suffix":""},{"dropping-particle":"","family":"Yoo","given":"Seung Jong","non-dropping-particle":"","parse-names":false,"suffix":""},{"dropping-particle":"","family":"Song","given":"Choongseok","non-dropping-particle":"","parse-names":false,"suffix":""},{"dropping-particle":"","family":"Yang","given":"Min Kyu","non-dropping-particle":"","parse-names":false,"suffix":""},{"dropping-particle":"","family":"Jeong","given":"Doo Seok","non-dropping-particle":"","parse-names":false,"suffix":""},{"dropping-particle":"","family":"Kim","given":"Gun Hwan Geonho","non-dropping-particle":"","parse-names":false,"suffix":""},{"dropping-particle":"","family":"Dhumal","given":"Manoj","non-dropping-particle":"","parse-names":false,"suffix":""},{"dropping-particle":"","family":"Transfer","given":"Copyright","non-dropping-particle":"","parse-names":false,"suffix":""},{"dropping-particle":"","family":"Sure","given":"Sandeep Karbhari","non-dropping-particle":"","parse-names":false,"suffix":""},{"dropping-particle":"","family":"Agarwal","given":"Sapan","non-dropping-particle":"","parse-names":false,"suffix":""},{"dropping-particle":"","family":"Plimpton","given":"Steven J","non-dropping-particle":"","parse-names":false,"suffix":""},{"dropping-particle":"","family":"Schiek","given":"Richard L","non-dropping-particle":"","parse-names":false,"suffix":""},{"dropping-particle":"","family":"Richter","given":"Isaac","non-dropping-particle":"","parse-names":false,"suffix":""},{"dropping-particle":"","family":"Hsia","given":"Alexander H","non-dropping-particle":"","parse-names":false,"suffix":""},{"dropping-particle":"","family":"Hughart","given":"David R","non-dropping-particle":"","parse-names":false,"suffix":""},{"dropping-particle":"","family":"Jacobs-Gedrim","given":"Robin B","non-dropping-particle":"","parse-names":false,"suffix":""},{"dropping-particle":"","family":"James","given":"Conrad D","non-dropping-particle":"","parse-names":false,"suffix":""},{"dropping-particle":"","family":"Marinella","given":"Matthew M. J","non-dropping-particle":"","parse-names":false,"suffix":""},{"dropping-particle":"","family":"Sim","given":"Ross","non-dropping-particle":"","parse-names":false,"suffix":""},{"dropping-particle":"","family":"J-","given":"Version","non-dropping-particle":"","parse-names":false,"suffix":""},{"dropping-particle":"","family":"Davison","given":"Andrew J.","non-dropping-particle":"","parse-names":false,"suffix":""},{"dropping-particle":"","family":"Ryu","given":"H E","non-dropping-particle":"","parse-names":false,"suffix":""},{"dropping-particle":"","family":"Orchard","given":"Garrick","non-dropping-particle":"","parse-names":false,"suffix":""},{"dropping-particle":"","family":"Davies","given":"Mike Mark N.O.","non-dropping-particle":"","parse-names":false,"suffix":""},{"dropping-particle":"","family":"Mahony","given":"Robert","non-dropping-particle":"","parse-names":false,"suffix":""},{"dropping-particle":"","family":"Scaramuzza","given":"Davide","non-dropping-particle":"","parse-names":false,"suffix":""},{"dropping-particle":"","family":"Gallego","given":"Guillermo","non-dropping-particle":"","parse-names":false,"suffix":""},{"dropping-particle":"","family":"Sandamirskaya","given":"Yulia","non-dropping-particle":"","parse-names":false,"suffix":""},{"dropping-particle":"","family":"Recursive","given":"Synchronous","non-dropping-particle":"","parse-names":false,"suffix":""},{"dropping-particle":"","family":"Processing","given":"Event","non-dropping-particle":"","parse-names":false,"suffix":""},{"dropping-particle":"","family":"Plan","given":"Course","non-dropping-particle":"","parse-names":false,"suffix":""},{"dropping-particle":"","family":"Material","given":"Reference","non-dropping-particle":"","parse-names":false,"suffix":""},{"dropping-particle":"","family":"Transform","given":"Fast Fourier","non-dropping-particle":"","parse-names":false,"suffix":""},{"dropping-particle":"","family":"Good","given":"Phillip","non-dropping-particle":"","parse-names":false,"suffix":""},{"dropping-particle":"","family":"Rofifah","given":"Dianah","non-dropping-particle":"","parse-names":false,"suffix":""},{"dropping-particle":"","family":"Kumar","given":"Deepak","non-dropping-particle":"","parse-names":false,"suffix":""},{"dropping-particle":"","family":"Morphology","given":"The Comparative","non-dropping-particle":"","parse-names":false,"suffix":""},{"dropping-particle":"","family":"Pratt","given":"William K.","non-dropping-particle":"","parse-names":false,"suffix":""},{"dropping-particle":"","family":"Gomar","given":"Shaghayegh","non-dropping-particle":"","parse-names":false,"suffix":""},{"dropping-particle":"","family":"Integrated","given":"Digital","non-dropping-particle":"","parse-names":false,"suffix":""},{"dropping-particle":"","family":"Design","given":"Circuit","non-dropping-particle":"","parse-names":false,"suffix":""},{"dropping-particle":"","family":"Metrics","given":"Quality","non-dropping-particle":"","parse-names":false,"suffix":""},{"dropping-particle":"","family":"Design","given":"Digital","non-dropping-particle":"","parse-names":false,"suffix":""},{"dropping-particle":"","family":"Prof","given":"P I","non-dropping-particle":"","parse-names":false,"suffix":""},{"dropping-particle":"","family":"Yu","given":"Shimeng","non-dropping-particle":"","parse-names":false,"suffix":""},{"dropping-particle":"","family":"Deng","given":"By Lei","non-dropping-particle":"","parse-names":false,"suffix":""},{"dropping-particle":"","family":"Li","given":"Guoqi Guoyu","non-dropping-particle":"","parse-names":false,"suffix":""},{"dropping-particle":"","family":"Han","given":"Song Seung H","non-dropping-particle":"","parse-names":false,"suffix":""},{"dropping-particle":"","family":"Shi","given":"Luping","non-dropping-particle":"","parse-names":false,"suffix":""},{"dropping-particle":"","family":"Xie","given":"Yuan Youjun","non-dropping-particle":"","parse-names":false,"suffix":""},{"dropping-particle":"","family":"Nor","given":"Hi-skew Hasanan Mohd","non-dropping-particle":"","parse-names":false,"suffix":""},{"dropping-particle":"","family":"Wang","given":"Changming Christina Yan Chao Chengzhi Chung Chao","non-dropping-particle":"","parse-names":false,"suffix":""},{"dropping-particle":"","family":"Wang","given":"Zhenzhong Zhigang Zemin Zhenzhong Zhengshi Zhi Hui Zilong Zhe S. Zhaohao","non-dropping-particle":"","parse-names":false,"suffix":""},{"dropping-particle":"","family":"Wang","given":"Michael Q Min","non-dropping-particle":"","parse-names":false,"suffix":""},{"dropping-particle":"","family":"Zhang","given":"Xinyue Xueying Xiliang Xianming Xiyin Xiangdong Xiaodong","non-dropping-particle":"","parse-names":false,"suffix":""},{"dropping-particle":"","family":"Zhang","given":"Yazhou Yue Yongmei Yunling Youguang","non-dropping-particle":"","parse-names":false,"suffix":""},{"dropping-particle":"","family":"Zhao","given":"Weisheng","non-dropping-particle":"","parse-names":false,"suffix":""},{"dropping-particle":"","family":"Id","given":"Submission No Application","non-dropping-particle":"","parse-names":false,"suffix":""},{"dropping-particle":"","family":"Kaul","given":"Ishita","non-dropping-particle":"","parse-names":false,"suffix":""},{"dropping-particle":"","family":"Greedy","given":"Steve","non-dropping-particle":"","parse-names":false,"suffix":""},{"dropping-particle":"","family":"Dame","given":"Notre","non-dropping-particle":"","parse-names":false,"suffix":""},{"dropping-particle":"","family":"Engineering","given":"Information N","non-dropping-particle":"","parse-names":false,"suffix":""},{"dropping-particle":"","family":"List","given":"Complete Class","non-dropping-particle":"","parse-names":false,"suffix":""},{"dropping-particle":"","family":"Entrants","given":"New","non-dropping-particle":"","parse-names":false,"suffix":""},{"dropping-particle":"","family":"Camunas-Mesa","given":"L. A.","non-dropping-particle":"","parse-names":false,"suffix":""},{"dropping-particle":"","family":"Serrano-Gotarredona","given":"Teresa","non-dropping-particle":"","parse-names":false,"suffix":""},{"dropping-particle":"","family":"Linares-Barranco","given":"Bernabe Bernabé","non-dropping-particle":"","parse-names":false,"suffix":""},{"dropping-particle":"","family":"Led","given":"R G B","non-dropping-particle":"","parse-names":false,"suffix":""},{"dropping-particle":"","family":"Wang","given":"Zhenzhong Zhigang Zemin Zhenzhong Zhengshi Zhi Hui Zilong Zhe S. Zhaohao","non-dropping-particle":"","parse-names":false,"suffix":""},{"dropping-particle":"","family":"Guo","given":"Lilin","non-dropping-particle":"","parse-names":false,"suffix":""},{"dropping-particle":"","family":"Adjouadi","given":"Malek","non-dropping-particle":"","parse-names":false,"suffix":""},{"dropping-particle":"","family":"Dar","given":"Irfan Ahmad","non-dropping-particle":"","parse-names":false,"suffix":""},{"dropping-particle":"","family":"Gahlot-","given":"Ajay Pratap Singh","non-dropping-particle":"","parse-names":false,"suffix":""},{"dropping-particle":"","family":"Ieee","given":"Student Member","non-dropping-particle":"","parse-names":false,"suffix":""},{"dropping-particle":"","family":"Raman","given":"Balasubramanian","non-dropping-particle":"","parse-names":false,"suffix":""},{"dropping-particle":"","family":"Ieee","given":"Member","non-dropping-particle":"","parse-names":false,"suffix":""},{"dropping-particle":"","family":"Kaushik","given":"Brajesh Kumar","non-dropping-particle":"","parse-names":false,"suffix":""},{"dropping-particle":"","family":"Member","given":"Senior Student","non-dropping-particle":"","parse-names":false,"suffix":""},{"dropping-particle":"","family":"Sengupta","given":"Abhronil","non-dropping-particle":"","parse-names":false,"suffix":""},{"dropping-particle":"","family":"Ye","given":"Yuting","non-dropping-particle":"","parse-names":false,"suffix":""},{"dropping-particle":"","family":"Wang","given":"Robert Ruichen Rucheng Ran","non-dropping-particle":"","parse-names":false,"suffix":""},{"dropping-particle":"","family":"Liu","given":"Chiao Chang Chiang Qing","non-dropping-particle":"","parse-names":false,"suffix":""},{"dropping-particle":"","family":"Roy","given":"Kaushik","non-dropping-particle":"","parse-names":false,"suffix":""},{"dropping-particle":"","family":"Huang","given":"Lixing","non-dropping-particle":"","parse-names":false,"suffix":""},{"dropping-particle":"","family":"Diao","given":"Jietao","non-dropping-particle":"","parse-names":false,"suffix":""},{"dropping-particle":"","family":"Nie","given":"Hongshan","non-dropping-particle":"","parse-names":false,"suffix":""},{"dropping-particle":"","family":"Wang","given":"Wei","non-dropping-particle":"","parse-names":false,"suffix":""},{"dropping-particle":"","family":"Li","given":"Zhiwei Zhen Ping Zhaojing","non-dropping-particle":"","parse-names":false,"suffix":""},{"dropping-particle":"","family":"Li","given":"Qingjiang Quan Qingfa","non-dropping-particle":"","parse-names":false,"suffix":""},{"dropping-particle":"","family":"Liu","given":"Hongxia Haijun Hongbo Huiran Hengwei Hongchao","non-dropping-particle":"","parse-names":false,"suffix":""},{"dropping-particle":"","family":"Davidson","given":"Simon","non-dropping-particle":"","parse-names":false,"suffix":""},{"dropping-particle":"","family":"Furber","given":"Steve B.","non-dropping-particle":"","parse-names":false,"suffix":""},{"dropping-particle":"","family":"Duan","given":"Yunzhi","non-dropping-particle":"","parse-names":false,"suffix":""},{"dropping-particle":"","family":"Li","given":"Shiyun Shuangyang Sheng Shuai","non-dropping-particle":"","parse-names":false,"suffix":""},{"dropping-particle":"","family":"Zhang","given":"Ruipeng Rubing","non-dropping-particle":"","parse-names":false,"suffix":""},{"dropping-particle":"","family":"Wang","given":"Qiusheng","non-dropping-particle":"","parse-names":false,"suffix":""},{"dropping-particle":"","family":"Chen","given":"Jienan","non-dropping-particle":"","parse-names":false,"suffix":""},{"dropping-particle":"","family":"Sobelman","given":"Gerald E.","non-dropping-particle":"","parse-names":false,"suffix":""},{"dropping-particle":"","family":"Citizen","given":"Senior","non-dropping-particle":"","parse-names":false,"suffix":""},{"dropping-particle":"","family":"Carpet","given":"R E D","non-dropping-particle":"","parse-names":false,"suffix":""},{"dropping-particle":"","family":"Branch","given":"Bank","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Jinshan","given":"Yue","non-dropping-particle":"","parse-names":false,"suffix":""},{"dropping-particle":"","family":"Marks","given":"Michael A.W. Maximum","non-dropping-particle":"","parse-names":false,"suffix":""},{"dropping-particle":"","family":"Seo","given":"Youngguk Yeongkyo","non-dropping-particle":"","parse-names":false,"suffix":""},{"dropping-particle":"","family":"Kwon","given":"Kon-woo Woo","non-dropping-particle":"","parse-names":false,"suffix":""},{"dropping-particle":"","family":"Dolia","given":"Varun","non-dropping-particle":"","parse-names":false,"suffix":""},{"dropping-particle":"","family":"Joshi","given":"Vatsal Vinay","non-dropping-particle":"","parse-names":false,"suffix":""},{"dropping-particle":"","family":"Patel","given":"Vraj","non-dropping-particle":"","parse-names":false,"suffix":""},{"dropping-particle":"","family":"Verma","given":"Gaurav","non-dropping-particle":"","parse-names":false,"suffix":""},{"dropping-particle":"","family":"Bindal","given":"Namita","non-dropping-particle":"","parse-names":false,"suffix":""},{"dropping-particle":"","family":"Nisar","given":"Arshid","non-dropping-particle":"","parse-names":false,"suffix":""},{"dropping-particle":"","family":"Dhull","given":"Seema","non-dropping-particle":"","parse-names":false,"suffix":""},{"dropping-particle":"","family":"Kaushik","given":"Brajesh Kumar","non-dropping-particle":"","parse-names":false,"suffix":""},{"dropping-particle":"","family":"Chiluveru","given":"Samba Raju","non-dropping-particle":"","parse-names":false,"suffix":""},{"dropping-particle":"","family":"Gyanendra","given":"Gyanendra","non-dropping-particle":"","parse-names":false,"suffix":""},{"dropping-particle":"","family":"Chunarkar","given":"Snehit","non-dropping-particle":"","parse-names":false,"suffix":""},{"dropping-particle":"","family":"Tripathy","given":"Manoj","non-dropping-particle":"","parse-names":false,"suffix":""},{"dropping-particle":"","family":"Kaushik","given":"Brajesh Kumar","non-dropping-particle":"","parse-names":false,"suffix":""},{"dropping-particle":"","family":"Ai","given":"Monk","non-dropping-particle":"","parse-names":false,"suffix":""},{"dropping-particle":"","family":"Pisarev","given":"A. D.","non-dropping-particle":"","parse-names":false,"suffix":""},{"dropping-particle":"","family":"Busygin","given":"A. N.","non-dropping-particle":"","parse-names":false,"suffix":""},{"dropping-particle":"","family":"Udovichenko","given":"S. Yu","non-dropping-particle":"","parse-names":false,"suffix":""},{"dropping-particle":"V.","family":"Maevsky","given":"O.","non-dropping-particle":"","parse-names":false,"suffix":""},{"dropping-particle":"","family":"The","given":"Snow-fence O N","non-dropping-particle":"","parse-names":false,"suffix":""},{"dropping-particle":"","family":"Begins","given":"Adventure","non-dropping-particle":"","parse-names":false,"suffix":""},{"dropping-particle":"","family":"Tum","given":"The","non-dropping-particle":"","parse-names":false,"suffix":""},{"dropping-particle":"","family":"Morphology","given":"The Comparative","non-dropping-particle":"","parse-names":false,"suffix":""},{"dropping-particle":"","family":"Nguyen","given":"Duy Anh","non-dropping-particle":"","parse-names":false,"suffix":""},{"dropping-particle":"","family":"Tran","given":"Xuan Tu","non-dropping-particle":"","parse-names":false,"suffix":""},{"dropping-particle":"","family":"Iacopi","given":"Francesca","non-dropping-particle":"","parse-names":false,"suffix":""},{"dropping-particle":"","family":"Summary","given":"Executive","non-dropping-particle":"","parse-names":false,"suffix":""},{"dropping-particle":"","family":"Srivastava","given":"Akarsha","non-dropping-particle":"","parse-names":false,"suffix":""},{"dropping-particle":"","family":"Fan","given":"Deliang","non-dropping-particle":"","parse-names":false,"suffix":""},{"dropping-particle":"","family":"Groot","given":"Coen","non-dropping-particle":"de","parse-names":false,"suffix":""},{"dropping-particle":"","family":"Amd","given":"Recent","non-dropping-particle":"","parse-names":false,"suffix":""},{"dropping-particle":"","family":"Hat","given":"Red","non-dropping-particle":"","parse-names":false,"suffix":""},{"dropping-particle":"","family":"Linux","given":"Enterprise","non-dropping-particle":"","parse-names":false,"suffix":""},{"dropping-particle":"","family":"Cpu","given":"Ghz","non-dropping-particle":"","parse-names":false,"suffix":""},{"dropping-particle":"","family":"Ethernet","given":"Gbps","non-dropping-particle":"","parse-names":false,"suffix":""},{"dropping-particle":"","family":"Connection","given":"Internet","non-dropping-particle":"","parse-names":false,"suffix":""},{"dropping-particle":"","family":"Server","given":"Synopsys License","non-dropping-particle":"","parse-names":false,"suffix":""},{"dropping-particle":"","family":"Link","given":"C-dac Bangalore Registration","non-dropping-particle":"","parse-names":false,"suffix":""},{"dropping-particle":"","family":"Support","given":"Synopsys","non-dropping-particle":"","parse-names":false,"suffix":""},{"dropping-particle":"","family":"Solvnetplus","given":"For","non-dropping-particle":"","parse-names":false,"suffix":""},{"dropping-particle":"","family":"Installer","given":"Synopsys","non-dropping-particle":"","parse-names":false,"suffix":""},{"dropping-particle":"","family":"Centre","given":"Chip","non-dropping-particle":"","parse-names":false,"suffix":""},{"dropping-particle":"","family":"Bangalore","given":"C-dac","non-dropping-particle":"","parse-names":false,"suffix":""},{"dropping-particle":"","family":"Tools","given":"Synopsys","non-dropping-particle":"","parse-names":false,"suffix":""},{"dropping-particle":"","family":"Centre","given":"Chip","non-dropping-particle":"","parse-names":false,"suffix":""},{"dropping-particle":"","family":"Bangalore","given":"C-dac","non-dropping-particle":"","parse-names":false,"suffix":""},{"dropping-particle":"","family":"Centre","given":"Chip","non-dropping-particle":"","parse-names":false,"suffix":""},{"dropping-particle":"","family":"Bangalore","given":"C-dac","non-dropping-particle":"","parse-names":false,"suffix":""},{"dropping-particle":"","family":"Affiliation","given":"Current","non-dropping-particle":"","parse-names":false,"suffix":""},{"dropping-particle":"","family":"Status","given":"Current","non-dropping-particle":"","parse-names":false,"suffix":""},{"dropping-particle":"","family":"Address","given":"Current","non-dropping-particle":"","parse-names":false,"suffix":""},{"dropping-particle":"","family":"Address","given":"Permanent","non-dropping-particle":"","parse-names":false,"suffix":""},{"dropping-particle":"","family":"Details","given":"Contact","non-dropping-particle":"","parse-names":false,"suffix":""},{"dropping-particle":"","family":"Qualifications","given":"Educational","non-dropping-particle":"","parse-names":false,"suffix":""},{"dropping-particle":"","family":"Studies","given":"Undergraduate","non-dropping-particle":"","parse-names":false,"suffix":""},{"dropping-particle":"","family":"Studies","given":"Postgraduate","non-dropping-particle":"","parse-names":false,"suffix":""},{"dropping-particle":"","family":"Letter","given":"Covering","non-dropping-particle":"","parse-names":false,"suffix":""},{"dropping-particle":"","family":"Letters","given":"Recommendation","non-dropping-particle":"","parse-names":false,"suffix":""},{"dropping-particle":"","family":"Doctoral","given":"Post","non-dropping-particle":"","parse-names":false,"suffix":""},{"dropping-particle":"","family":"Name","given":"Full","non-dropping-particle":"","parse-names":false,"suffix":""},{"dropping-particle":"","family":"Whickham","given":"Hadley","non-dropping-particle":"","parse-names":false,"suffix":""},{"dropping-particle":"","family":"Grosz","given":"Barbara J.","non-dropping-particle":"","parse-names":false,"suffix":""},{"dropping-particle":"","family":"Chityala","given":"Ravishankar","non-dropping-particle":"","parse-names":false,"suffix":""},{"dropping-particle":"","family":"Arcade","given":"Sai","non-dropping-particle":"","parse-names":false,"suffix":""},{"dropping-particle":"","family":"Systems","given":"Embedded","non-dropping-particle":"","parse-names":false,"suffix":""},{"dropping-particle":"","family":"Structures","given":"Modern Bamboo","non-dropping-particle":"","parse-names":false,"suffix":""},{"dropping-particle":"","family":"Srivastava","given":"Akarsha","non-dropping-particle":"","parse-names":false,"suffix":""},{"dropping-particle":"","family":"Zhang","given":"Guohe","non-dropping-particle":"","parse-names":false,"suffix":""},{"dropping-particle":"Ben","family":"Li","given":"Bingqin Bo","non-dropping-particle":"","parse-names":false,"suffix":""},{"dropping-particle":"","family":"Wu","given":"Jieyu Jianxing","non-dropping-particle":"","parse-names":false,"suffix":""},{"dropping-particle":"","family":"Wang","given":"Robert Ruichen Rucheng Ran","non-dropping-particle":"","parse-names":false,"suffix":""},{"dropping-particle":"","family":"Lan","given":"Yazhu","non-dropping-particle":"","parse-names":false,"suffix":""},{"dropping-particle":"","family":"Sun","given":"Liyan","non-dropping-particle":"","parse-names":false,"suffix":""},{"dropping-particle":"","family":"Lei","given":"Shaochong","non-dropping-particle":"","parse-names":false,"suffix":""},{"dropping-particle":"","family":"Li","given":"Haw Pei Haolong Huidong Hailong Huai Kun Huanzhou","non-dropping-particle":"","parse-names":false,"suffix":""},{"dropping-particle":"","family":"Chen","given":"Yang-guang Yiran","non-dropping-particle":"","parse-names":false,"suffix":""},{"dropping-particle":"","family":"Anh","given":"Hoang","non-dropping-particle":"","parse-names":false,"suffix":""},{"dropping-particle":"","family":"Nguyen","given":"Duy Anh","non-dropping-particle":"","parse-names":false,"suffix":""},{"dropping-particle":"","family":"Yu","given":"Jianying Jun Jintao","non-dropping-particle":"","parse-names":false,"suffix":""},{"dropping-particle":"","family":"Lebdeh","given":"Muath Abu","non-dropping-particle":"","parse-names":false,"suffix":""},{"dropping-particle":"","family":"Taouil","given":"Mottaqiallah","non-dropping-particle":"","parse-names":false,"suffix":""},{"dropping-particle":"","family":"Hamdioui","given":"Said","non-dropping-particle":"","parse-names":false,"suffix":""},{"dropping-particle":"","family":"Catthoor","given":"Francky","non-dropping-particle":"","parse-names":false,"suffix":""},{"dropping-particle":"","family":"Jain","given":"Divyansh","non-dropping-particle":"","parse-names":false,"suffix":""},{"dropping-particle":"","family":"Cell","given":"Torque Mram","non-dropping-particle":"","parse-names":false,"suffix":""},{"dropping-particle":"","family":"Library","given":"Chromatography","non-dropping-particle":"","parse-names":false,"suffix":""},{"dropping-particle":"","family":"Techniques","given":"Modern","non-dropping-particle":"","parse-names":false,"suffix":""},{"dropping-particle":"","family":"Damiani","given":"Ernesto","non-dropping-particle":"","parse-names":false,"suffix":""},{"dropping-particle":"","family":"Gürgens","given":"Sigrid","non-dropping-particle":"","parse-names":false,"suffix":""},{"dropping-particle":"","family":"Maña","given":"Antonio","non-dropping-particle":"","parse-names":false,"suffix":""},{"dropping-particle":"","family":"Spanoudakis","given":"George","non-dropping-particle":"","parse-names":false,"suffix":""},{"dropping-particle":"","family":"Ardagna","given":"Claudio A.","non-dropping-particle":"","parse-names":false,"suffix":""},{"dropping-particle":"","family":"Library","given":"Chromatography","non-dropping-particle":"","parse-names":false,"suffix":""},{"dropping-particle":"","family":"Techniques","given":"Modern","non-dropping-particle":"","parse-names":false,"suffix":""},{"dropping-particle":"","family":"Sciences","given":"Psychiatric","non-dropping-particle":"","parse-names":false,"suffix":""},{"dropping-particle":"","family":"Pyle","given":"Steven D.","non-dropping-particle":"","parse-names":false,"suffix":""},{"dropping-particle":"","family":"Zand","given":"Ramtin","non-dropping-particle":"","parse-names":false,"suffix":""},{"dropping-particle":"","family":"Sheikhfaal","given":"Shadi","non-dropping-particle":"","parse-names":false,"suffix":""},{"dropping-particle":"","family":"Demara","given":"Ronald F.","non-dropping-particle":"","parse-names":false,"suffix":""},{"dropping-particle":"","family":"Kaur","given":"Baljinder","non-dropping-particle":"","parse-names":false,"suffix":""},{"dropping-particle":"","family":"Kumar","given":"Sanjeev Sanjay Santosh","non-dropping-particle":"","parse-names":false,"suffix":""},{"dropping-particle":"","family":"Kaushik","given":"Brajesh Kumar","non-dropping-particle":"","parse-names":false,"suffix":""},{"dropping-particle":"","family":"Mittal","given":"Sparsh","non-dropping-particle":"","parse-names":false,"suffix":""},{"dropping-particle":"","family":"Role","given":"Travel Agency","non-dropping-particle":"","parse-names":false,"suffix":""},{"dropping-particle":"","family":"Manual","given":"Student Services","non-dropping-particle":"","parse-names":false,"suffix":""},{"dropping-particle":"","family":"Mittal","given":"Sparsh","non-dropping-particle":"","parse-names":false,"suffix":""},{"dropping-particle":"","family":"Wyse","given":"Mark","non-dropping-particle":"","parse-names":false,"suffix":""},{"dropping-particle":"","family":"Mittal","given":"Sparsh","non-dropping-particle":"","parse-names":false,"suffix":""},{"dropping-particle":"","family":"Pascal","given":"G P","non-dropping-particle":"","parse-names":false,"suffix":""},{"dropping-particle":"","family":"Mittal","given":"Sparsh","non-dropping-particle":"","parse-names":false,"suffix":""},{"dropping-particle":"","family":"Hls","given":"Vitis","non-dropping-particle":"","parse-names":false,"suffix":""},{"dropping-particle":"","family":"Langauge","given":"Hardware Description","non-dropping-particle":"","parse-names":false,"suffix":""},{"dropping-particle":"","family":"Hls","given":"With","non-dropping-particle":"","parse-names":false,"suffix":""},{"dropping-particle":"","family":"Flow","given":"H L S","non-dropping-particle":"","parse-names":false,"suffix":""},{"dropping-particle":"","family":"Hls","given":"The","non-dropping-particle":"","parse-names":false,"suffix":""},{"dropping-particle":"","family":"Synthesis","given":"The","non-dropping-particle":"","parse-names":false,"suffix":""},{"dropping-particle":"","family":"Rams","given":"Block","non-dropping-particle":"","parse-names":false,"suffix":""},{"dropping-particle":"","family":"Co-simulation","given":"The","non-dropping-particle":"","parse-names":false,"suffix":""},{"dropping-particle":"","family":"Property","given":"Intellectual","non-dropping-particle":"","parse-names":false,"suffix":""},{"dropping-particle":"","family":"Sebastiano Peotta","given":"","non-dropping-particle":"","parse-names":false,"suffix":""},{"dropping-particle":"","family":"Sengupta","given":"Abhronil","non-dropping-particle":"","parse-names":false,"suffix":""},{"dropping-particle":"","family":"Roy","given":"Kaushik","non-dropping-particle":"","parse-names":false,"suffix":""},{"dropping-particle":"","family":"Journal","given":"Italian Ieee Sensors","non-dropping-particle":"","parse-names":false,"suffix":""},{"dropping-particle":"","family":"Page","given":"Gale C Geosciences","non-dropping-particle":"","parse-names":false,"suffix":""},{"dropping-particle":"","family":"Learning","given":"Machine","non-dropping-particle":"","parse-names":false,"suffix":""},{"dropping-particle":"","family":"Dahiya","given":"Sunil","non-dropping-particle":"","parse-names":false,"suffix":""},{"dropping-particle":"","family":"Verma","given":"Gaurav","non-dropping-particle":"","parse-names":false,"suffix":""},{"dropping-particle":"","family":"Kaushik","given":"Brajesh Kumar","non-dropping-particle":"","parse-names":false,"suffix":""},{"dropping-particle":"","family":"Kaushik","given":"Brajesh Kumar","non-dropping-particle":"","parse-names":false,"suffix":""},{"dropping-particle":"","family":"Tulapurkar","given":"Ashwin Kumar","non-dropping-particle":"","parse-names":false,"suffix":""},{"dropping-particle":"","family":"Singha","given":"Aniket","non-dropping-particle":"","parse-names":false,"suffix":""},{"dropping-particle":"","family":"Beach","given":"Geoffrey S D","non-dropping-particle":"","parse-names":false,"suffix":""},{"dropping-particle":"","family":"Suri","given":"Manan","non-dropping-particle":"","parse-names":false,"suffix":""},{"dropping-particle":"","family":"Parmar","given":"Vivek","non-dropping-particle":"","parse-names":false,"suffix":""},{"dropping-particle":"","family":"Reynolds","given":"The","non-dropping-particle":"","parse-names":false,"suffix":""},{"dropping-particle":"","family":"Design","given":"Digital","non-dropping-particle":"","parse-names":false,"suffix":""},{"dropping-particle":"","family":"Im","given":"In Hyuk","non-dropping-particle":"","parse-names":false,"suffix":""},{"dropping-particle":"","family":"Kim","given":"Seung Ju Sung Geun Seong Min Sungho Sunghwan H","non-dropping-particle":"","parse-names":false,"suffix":""},{"dropping-particle":"","family":"Jang","given":"Ho Won","non-dropping-particle":"","parse-names":false,"suffix":""},{"dropping-particle":"","family":"Chen","given":"Han Hui J","non-dropping-particle":"","parse-names":false,"suffix":""},{"dropping-particle":"","family":"Micro","given":"Ieee","non-dropping-particle":"","parse-names":false,"suffix":""},{"dropping-particle":"","family":"Woo","given":"Jiyong","non-dropping-particle":"","parse-names":false,"suffix":""},{"dropping-particle":"","family":"Yu","given":"Shimeng","non-dropping-particle":"","parse-names":false,"suffix":""},{"dropping-particle":"","family":"Khizroev","given":"Sakhrat","non-dropping-particle":"","parse-names":false,"suffix":""},{"dropping-particle":"","family":"Liang","given":"Ping","non-dropping-particle":"","parse-names":false,"suffix":""},{"dropping-particle":"","family":"Yoon","given":"Jungwon","non-dropping-particle":"","parse-names":false,"suffix":""},{"dropping-particle":"","family":"Oh","given":"Seungsuk Soojung","non-dropping-particle":"","parse-names":false,"suffix":""},{"dropping-particle":"","family":"Mohamed","given":"Khaled Salah","non-dropping-particle":"","parse-names":false,"suffix":""},{"dropping-particle":"","family":"Journal","given":"Italian Ieee Sensors","non-dropping-particle":"","parse-names":false,"suffix":""},{"dropping-particle":"","family":"Veeraghattam","given":"V","non-dropping-particle":"","parse-names":false,"suffix":""},{"dropping-particle":"","family":"Srivastava","given":"Akarsha","non-dropping-particle":"","parse-names":false,"suffix":""},{"dropping-particle":"","family":"Ids","given":"Supervisor","non-dropping-particle":"","parse-names":false,"suffix":""},{"dropping-particle":"","family":"November","given":"Upto","non-dropping-particle":"","parse-names":false,"suffix":""},{"dropping-particle":"","family":"Verma","given":"Gaurav","non-dropping-particle":"","parse-names":false,"suffix":""},{"dropping-particle":"","family":"Member","given":"Senior Student","non-dropping-particle":"","parse-names":false,"suffix":""},{"dropping-particle":"","family":"Office","given":"Jurisdictional","non-dropping-particle":"","parse-names":false,"suffix":""},{"dropping-particle":"","family":"Commissioner","given":"Assist","non-dropping-particle":"","parse-names":false,"suffix":""},{"dropping-particle":"","family":"Weste","given":"Neil E. H.","non-dropping-particle":"","parse-names":false,"suffix":""},{"dropping-particle":"","family":"Harris","given":"David Money","non-dropping-particle":"","parse-names":false,"suffix":""},{"dropping-particle":"","family":"Pro","given":"Pentium","non-dropping-particle":"","parse-names":false,"suffix":""},{"dropping-particle":"","family":"Singh","given":"Gagandeep","non-dropping-particle":"","parse-names":false,"suffix":""},{"dropping-particle":"","family":"Chelini","given":"Lorenzo","non-dropping-particle":"","parse-names":false,"suffix":""},{"dropping-particle":"","family":"Corda","given":"Stefano","non-dropping-particle":"","parse-names":false,"suffix":""},{"dropping-particle":"","family":"Javed","given":"Ahsan","non-dropping-particle":"","parse-names":false,"suffix":""},{"dropping-particle":"","family":"Stuijk","given":"Sander","non-dropping-particle":"","parse-names":false,"suffix":""},{"dropping-particle":"","family":"Jordans","given":"Roel","non-dropping-particle":"","parse-names":false,"suffix":""},{"dropping-particle":"","family":"Corporaal","given":"Henk","non-dropping-particle":"","parse-names":false,"suffix":""},{"dropping-particle":"","family":"Boonstra","given":"Albert-jan","non-dropping-particle":"","parse-names":false,"suffix":""},{"dropping-particle":"","family":"Structures","given":"Modern Bamboo","non-dropping-particle":"","parse-names":false,"suffix":""},{"dropping-particle":"","family":"Guthaus","given":"Matthew R.","non-dropping-particle":"","parse-names":false,"suffix":""},{"dropping-particle":"","family":"Stine","given":"James E.","non-dropping-particle":"","parse-names":false,"suffix":""},{"dropping-particle":"","family":"Ataei","given":"Samira","non-dropping-particle":"","parse-names":false,"suffix":""},{"dropping-particle":"","family":"Chen","given":"Brian","non-dropping-particle":"","parse-names":false,"suffix":""},{"dropping-particle":"","family":"Wu","given":"Bin","non-dropping-particle":"","parse-names":false,"suffix":""},{"dropping-particle":"","family":"Sarwar","given":"Mehedi","non-dropping-particle":"","parse-names":false,"suffix":""},{"dropping-particle":"","family":"Maria Goreti usboko","given":"","non-dropping-particle":"","parse-names":false,"suffix":""},{"dropping-particle":"","family":"Garbin","given":"Daniele","non-dropping-particle":"","parse-names":false,"suffix":""},{"dropping-particle":"","family":"</w:instrText>
      </w:r>
      <w:r w:rsidRPr="00F34A5E">
        <w:rPr>
          <w:rFonts w:eastAsia="MS Mincho"/>
        </w:rPr>
        <w:instrText>鈴木</w:instrText>
      </w:r>
      <w:r w:rsidRPr="00F34A5E">
        <w:instrText>","given":"</w:instrText>
      </w:r>
      <w:r w:rsidRPr="00F34A5E">
        <w:rPr>
          <w:rFonts w:eastAsia="MS Mincho"/>
        </w:rPr>
        <w:instrText>崇</w:instrText>
      </w:r>
      <w:r w:rsidRPr="00F34A5E">
        <w:instrText xml:space="preserve">","non-dropping-particle":"","parse-names":false,"suffix":""},{"dropping-particle":"","family":"Nisar","given":"Arshid","non-dropping-particle":"","parse-names":false,"suffix":""},{"dropping-particle":"De","family":"Forme","given":"Memoire","non-dropping-particle":"","parse-names":false,"suffix":""},{"dropping-particle":"","family":"Patoor","given":"Etienne","non-dropping-particle":"","parse-names":false,"suffix":""},{"dropping-particle":"","family":"Dhull","given":"Seema","non-dropping-particle":"","parse-names":false,"suffix":""},{"dropping-particle":"","family":"Kumar","given":"Ganesh Gyanendra","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Kingdom","given":"United","non-dropping-particle":"","parse-names":false,"suffix":""},{"dropping-particle":"","family":"Gambardella","given":"Pietro","non-dropping-particle":"","parse-names":false,"suffix":""},{"dropping-particle":"","family":"Purohit","given":"Manoj","non-dropping-particle":"","parse-names":false,"suffix":""},{"dropping-particle":"","family":"Thesis","given":"Ph D","non-dropping-particle":"","parse-names":false,"suffix":""},{"dropping-particle":"","family":"Engineering","given":"Communication College Chemical","non-dropping-particle":"","parse-names":false,"suffix":""},{"dropping-particle":"","family":"Morphology","given":"The Comparative","non-dropping-particle":"","parse-names":false,"suffix":""},{"dropping-particle":"","family":"Purohit","given":"Manoj","non-dropping-particle":"","parse-names":false,"suffix":""},{"dropping-particle":"","family":"Singh","given":"Manvendra","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Salmon","given":"Nirahua","non-dropping-particle":"","parse-names":false,"suffix":""},{"dropping-particle":"","family":"Anand","given":"Nikhil","non-dropping-particle":"","parse-names":false,"suffix":""},{"dropping-particle":"","family":"Mev","given":"I Mtech","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ally 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 Han Huan Haifeng","non-dropping-particle":"","parse-names":false,"suffix":""},{"dropping-particle":"","family":"Xu","given":"Jinghua Junke Jifu Jipeng","non-dropping-particle":"","parse-names":false,"suffix":""},{"dropping-particle":"","family":"Wang","given":"Guofeng Gingan Guosheng Guilan","non-dropping-particle":"","parse-names":false,"suffix":""},{"dropping-particle":"","family":"Zhang","given":"Xinyue Xueying Xiliang Xianming Xiyin Xiangdong Xiaodong","non-dropping-particle":"","parse-names":false,"suffix":""},{"dropping-particle":"","family":"Guo","given":"Zhimeng","non-dropping-particle":"","parse-names":false,"suffix":""},{"dropping-particle":"","family":"Chen","given":"Cunguang Chen Chunlai Chao","non-dropping-particle":"","parse-names":false,"suffix":""},{"dropping-particle":"","family":"Yang","given":"Weiwei Wenge Wan-fa","non-dropping-particle":"","parse-names":false,"suffix":""},{"dropping-particle":"","family":"Zhang","given":"Kehua Kaili","non-dropping-particle":"","parse-names":false,"suffix":""},{"dropping-particle":"","family":"Wang","given":"Shulong Shuhao Shijie Shudong Shaobin Sheng Shi Yang Shuyan Siqi Shuang Jie Shaodi","non-dropping-particle":"","parse-names":false,"suffix":""},{"dropping-particle":"","family":"Liu","given":"Weibo Wenjun 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agdy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olong Huidong Hailong Huai Kun Huanzhou","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ianying Jun Jintao","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ijun","non-dropping-particle":"","parse-names":false,"suffix":""},{"dropping-particle":"","family":"Su","given":"Bo","non-dropping-particle":"","parse-names":false,"suffix":""},{"dropping-particle":"","family":"Yamazaki","given":"Taku Takeshi","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J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uangning Zhipeng","non-dropping-particle":"","parse-names":false,"suffix":""},{"dropping-particle":"","family":"Cao","given":"Wenbin","non-dropping-particle":"","parse-names":false,"suffix":""},{"dropping-particle":"","family":"Yang","given":"Xuzhuang 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 Deming","non-dropping-particle":"","parse-names":false,"suffix":""},{"dropping-particle":"","family":"Edmonds","given":"Neil","non-dropping-particle":"","parse-names":false,"suffix":""},{"dropping-particle":"","family":"Wang","given":"Changming Christina Yan Chao Chengzhi Chung Chao","non-dropping-particle":"","parse-names":false,"suffix":""},{"dropping-particle":"","family":"Lin","given":"Tao Wei Tzer Long","non-dropping-particle":"","parse-names":false,"suffix":""},{"dropping-particle":"","family":"Hu","given":"Shr Shiung","non-dropping-particle":"","parse-names":false,"suffix":""},{"dropping-particle":"","family":"Wang","given":"Xu Xiangyang Xiaoyuan","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enzhong Zhigang Zemin Zhenzhong Zhengshi Zhi Hui Zilong Zhe S. Zhaohao","non-dropping-particle":"","parse-names":false,"suffix":""},{"dropping-particle":"","family":"Wang","given":"Lin","non-dropping-particle":"","parse-names":false,"suffix":""},{"dropping-particle":"","family":"Liu","given":"Jinhui Jiancheng","non-dropping-particle":"","parse-names":false,"suffix":""},{"dropping-particle":"","family":"Jiang","given":"Wei","non-dropping-particle":"","parse-names":false,"suffix":""},{"dropping-particle":"","family":"Stender","given":"Michael","non-dropping-particle":"","parse-names":false,"suffix":""},{"dropping-particle":"","family":"Liu","given":"Scott Samuel Shu","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 Dilip","non-dropping-particle":"","parse-names":false,"suffix":""},{"dropping-particle":"","family":"Sun","given":"Shoujin Shen Su Shufe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ungwook","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J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angeeta 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 Xiaoli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yu Jianxing","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 K.","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win City","non-dropping-particle":"","parse-names":false,"suffix":""},{"dropping-particle":"","family":"Harris","given":"Chris","non-dropping-particle":"","parse-names":false,"suffix":""},{"dropping-particle":"","family":"Kremmin","given":"K.","non-dropping-particle":"","parse-names":false,"suffix":""},{"dropping-particle":"","family":"Lee","given":"Soon-jae J. Sanghyun Sae Ha Seong-ho Sung Kuk","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 Hyungbae Hotaek","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 Santosh","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lllted States 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ss D. J. 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ansoor 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ally 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 Submitted","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 Han Huan Haifeng","non-dropping-particle":"","parse-names":false,"suffix":""},{"dropping-particle":"","family":"Wang","given":"Guofeng Gingan Guosheng 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imon E. W.","non-dropping-particle":"","parse-names":false,"suffix":""},{"dropping-particle":"","family":"Colegrove","given":"P.","non-dropping-particle":"","parse-names":false,"suffix":""},{"dropping-particle":"","family":"Wang","given":"Feihu 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non-dropping-particle":"","parse-names":false,"suffix":""},{"dropping-particle":"","family":"Camfield","given":"Robert","non-dropping-particle":"","parse-names":false,"suffix":""},{"dropping-particle":"","family":"Liu","given":"Zhi Qiang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nghua Junke Jifu Jipeng","non-dropping-particle":"","parse-names":false,"suffix":""},{"dropping-particle":"","family":"Shan","given":"Zhongde","non-dropping-particle":"","parse-names":false,"suffix":""},{"dropping-particle":"","family":"Chung","given":"Sung Lin Taek Shan Chen","non-dropping-particle":"","parse-names":false,"suffix":""},{"dropping-particle":"","family":"Park","given":"Seong Jin Sehyung Sungwook","non-dropping-particle":"","parse-names":false,"suffix":""},{"dropping-particle":"","family":"Li","given":"Lin Liangguo Lin Longfei","non-dropping-particle":"","parse-names":false,"suffix":""},{"dropping-particle":"","family":"Haghighi","given":"Azadeh","non-dropping-particle":"","parse-names":false,"suffix":""},{"dropping-particle":"","family":"Yang","given":"Yiran Yongxin","non-dropping-particle":"","parse-names":false,"suffix":""},{"dropping-particle":"","family":"Li","given":"Yimin Yan Yongle Yongjun Le Yuanyuan Yanwei","non-dropping-particle":"","parse-names":false,"suffix":""},{"dropping-particle":"","family":"Guo","given":"Zhimeng","non-dropping-particle":"","parse-names":false,"suffix":""},{"dropping-particle":"","family":"Li","given":"Jiancheng Zhong Jingjie Jingbo Ping","non-dropping-particle":"","parse-names":false,"suffix":""},{"dropping-particle":"","family":"Wu","given":"Tony Tao","non-dropping-particle":"","parse-names":false,"suffix":""},{"dropping-particle":"","family":"Yu","given":"Zhixin Zhaoyang Zhixiang Zu Yuan","non-dropping-particle":"","parse-names":false,"suffix":""},{"dropping-particle":"","family":"Zhang","given":"Lele Li Long","non-dropping-particle":"","parse-names":false,"suffix":""},{"dropping-particle":"","family":"Chen","given":"Guang Guo Qing Gang","non-dropping-particle":"","parse-names":false,"suffix":""},{"dropping-particle":"","family":"Guo","given":"Dong Ming","non-dropping-particle":"","parse-names":false,"suffix":""},{"dropping-particle":"","family":"Li","given":"Tianxiao Tao","non-dropping-particle":"","parse-names":false,"suffix":""},{"dropping-particle":"","family":"Li","given":"Qingjiang 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n-jhy Wei Chen","non-dropping-particle":"","parse-names":false,"suffix":""},{"dropping-particle":"","family":"Wei","given":"Ching Chih","non-dropping-particle":"","parse-names":false,"suffix":""},{"dropping-particle":"","family":"Chung","given":"Sung Lin Taek Shan Chen","non-dropping-particle":"","parse-names":false,"suffix":""},{"dropping-particle":"","family":"Lee","given":"Jin Ho Jong Ik Jin Cheol Jyh Fu Ho 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bing 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ris H. Changmo Ju Chung Soo","non-dropping-particle":"","parse-names":false,"suffix":""},{"dropping-particle":"","family":"Bono","given":"Matthew","non-dropping-particle":"","parse-names":false,"suffix":""},{"dropping-particle":"","family":"Ni","given":"Jun","non-dropping-particle":"","parse-names":false,"suffix":""},{"dropping-particle":"","family":"Kim","given":"Jinwon Jeong Hun Jeeson Jongwon","non-dropping-particle":"","parse-names":false,"suffix":""},{"dropping-particle":"","family":"Cho","given":"K. S.","non-dropping-particle":"","parse-names":false,"suffix":""},{"dropping-particle":"","family":"Hwang","given":"Jeong Jenn-jia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ingjiang 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 Pramod Kumar P.K.","non-dropping-particle":"","parse-names":false,"suffix":""},{"dropping-particle":"","family":"Kuthe","given":"A. M.","non-dropping-particle":"","parse-names":false,"suffix":""},{"dropping-particle":"","family":"Jones","given":"Jason B.","non-dropping-particle":"","parse-names":false,"suffix":""},{"dropping-particle":"","family":"Jackson","given":"Matthew G. J","non-dropping-particle":"","parse-names":false,"suffix":""},{"dropping-particle":"","family":"Robinson","given":"G M","non-dropping-particle":"","parse-names":false,"suffix":""},{"dropping-particle":"","family":"Whitfield","given":"M D","non-dropping-particle":"","parse-names":false,"suffix":""},{"dropping-particle":"","family":"Centre","given":"Birck Nanotechnology Brazilian British","non-dropping-particle":"","parse-names":false,"suffix":""},{"dropping-particle":"","family":"Lafayette","given":"West","non-dropping-particle":"","parse-names":false,"suffix":""},{"dropping-particle":"","family":"Lafayette","given":"West","non-dropping-particle":"","parse-names":false,"suffix":""},{"dropping-particle":"","family":"Islam","given":"M. S","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long Shuhao Shijie Shudong Shaobin Sheng Shi Yang Shuyan Siqi Shuang Jie Shaodi","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eat Teong Kunwoo","non-dropping-particle":"","parse-names":false,"suffix":""},{"dropping-particle":"","family":"Zhu-Hu","given":"","non-dropping-particle":"","parse-names":false,"suffix":""},{"dropping-particle":"","family":"Kim","given":"Jinwon Jeong Hun Jeeson 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ansoor 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ipeng Rubing","non-dropping-particle":"","parse-names":false,"suffix":""},{"dropping-particle":"","family":"Zhu","given":"Xiaolei Xinyuan","non-dropping-particle":"","parse-names":false,"suffix":""},{"dropping-particle":"","family":"Wei","given":"Kuang-yi 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ihpin H Chuanzhen","non-dropping-particle":"","parse-names":false,"suffix":""},{"dropping-particle":"","family":"Gao","given":"Huabing","non-dropping-particle":"","parse-names":false,"suffix":""},{"dropping-particle":"","family":"Gu","given":"Lining","non-dropping-particle":"","parse-names":false,"suffix":""},{"dropping-particle":"","family":"Huang","given":"Jiwu Jian Hao","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 Wei Y. Hao","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ying Wenyan 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ejian 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ally 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n J. Liang","non-dropping-particle":"","parse-names":false,"suffix":""},{"dropping-particle":"","family":"Zhang","given":"Shuai Suojiang","non-dropping-particle":"","parse-names":false,"suffix":""},{"dropping-particle":"","family":"Zhang","given":"Yazhou Yue Yongmei Yunling Youguang","non-dropping-particle":"","parse-names":false,"suffix":""},{"dropping-particle":"","family":"Gao","given":"Ming","non-dropping-particle":"","parse-names":false,"suffix":""},{"dropping-particle":"","family":"Wang","given":"Feihu Fude","non-dropping-particle":"","parse-names":false,"suffix":""},{"dropping-particle":"","family":"Li","given":"Qingjiang 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ng Bo Qiang","non-dropping-particle":"","parse-names":false,"suffix":""},{"dropping-particle":"","family":"Zhang","given":"Bo Bi","non-dropping-particle":"","parse-names":false,"suffix":""},{"dropping-particle":"","family":"Wang","given":"Jing Hong Jian-ping Ping Jianshuo Junwu Junshi Jihui Jie Jianji","non-dropping-particle":"","parse-names":false,"suffix":""},{"dropping-particle":"","family":"Chen","given":"Thomas Jeng-ho Ting-wei","non-dropping-particle":"","parse-names":false,"suffix":""},{"dropping-particle":"","family":"Jin","given":"Yu-an","non-dropping-particle":"","parse-names":false,"suffix":""},{"dropping-particle":"","family":"He","given":"Yi 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eida","non-dropping-particle":"","parse-names":false,"suffix":""},{"dropping-particle":"","family":"Oliveira","given":"Fernando Brandão","non-dropping-particle":"De","parse-names":false,"suffix":""},{"dropping-particle":"","family":"Rodrigues","given":"ANA LÚCIA Alessandro Roger","non-dropping-particle":"","parse-names":false,"suffix":""},{"dropping-particle":"","family":"Coelho","given":"Raphael Martins 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 Hyungbae Hotaek","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ris H. Changmo Ju Chung Soo","non-dropping-particle":"","parse-names":false,"suffix":""},{"dropping-particle":"","family":"Lee","given":"Hosin David Hyounkyu Hao Yang Hochul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angeeta Sunpreet","non-dropping-particle":"","parse-names":false,"suffix":""},{"dropping-particle":"","family":"Chen","given":"Guang 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le Yongjun Le Yuanyuan Yanwei","non-dropping-particle":"","parse-names":false,"suffix":""},{"dropping-particle":"","family":"Chu","given":"Won Shik","non-dropping-particle":"","parse-names":false,"suffix":""},{"dropping-particle":"","family":"Kim","given":"Seung Ju Sung Geun Seong Min Sungho Sunghwan H","non-dropping-particle":"","parse-names":false,"suffix":""},{"dropping-particle":"","family":"Jung","given":"Woo Kyun","non-dropping-particle":"","parse-names":false,"suffix":""},{"dropping-particle":"","family":"Kim","given":"Hyungwon Hyung-seok Hwan Hyoungkwan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won Hyung-seok Hwan Hyoungkwan Jung Kyu","non-dropping-particle":"","parse-names":false,"suffix":""},{"dropping-particle":"","family":"Lee","given":"Dae Keun Deborah David S Doohwan Der-chuen","non-dropping-particle":"","parse-names":false,"suffix":""},{"dropping-particle":"","family":"Lim","given":"Ki Wook","non-dropping-particle":"","parse-names":false,"suffix":""},{"dropping-particle":"","family":"Park","given":"Seong Jin Sehyung Sungwook","non-dropping-particle":"","parse-names":false,"suffix":""},{"dropping-particle":"","family":"Chae","given":"J.","non-dropping-particle":"","parse-names":false,"suffix":""},{"dropping-particle":"","family":"Park","given":"Seong Jin Sehyung Sungwook","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ng Bo 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uan Lin Chenlong","non-dropping-particle":"","parse-names":false,"suffix":""},{"dropping-particle":"","family":"Wijnen","given":"Bas","non-dropping-particle":"","parse-names":false,"suffix":""},{"dropping-particle":"","family":"Sanders","given":"Paul G.","non-dropping-particle":"","parse-names":false,"suffix":""},{"dropping-particle":"","family":"Pearce","given":"Julian A. 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ی","given":"محمود","non-dropping-particle":"","parse-names":false,"suffix":""},{"dropping-particle":"","family":"Científica","given":"Série 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trícia Duarte de Andrade 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ungwook","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onduction","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tap Prachi Poonam 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J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J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enzhong Zhigang Zemin Zhenzhong Zhengshi Zhi Hui Zilong Zhe S. Zhaohao","non-dropping-particle":"","parse-names":false,"suffix":""},{"dropping-particle":"","family":"Gao","given":"Ming","non-dropping-particle":"","parse-names":false,"suffix":""},{"dropping-particle":"","family":"Li","given":"Xiangyou Xingbai Xiao Bai Xu","non-dropping-particle":"","parse-names":false,"suffix":""},{"dropping-particle":"","family":"Zeng","given":"Xiaoyan","non-dropping-particle":"","parse-names":false,"suffix":""},{"dropping-particle":"","family":"Liu","given":"By Chang Bolan Bin Bo","non-dropping-particle":"","parse-names":false,"suffix":""},{"dropping-particle":"","family":"Wang","given":"You Yingmin C. Yan Yuxiang Yijiao You","non-dropping-particle":"","parse-names":false,"suffix":""},{"dropping-particle":"","family":"Lin","given":"Ziwei","non-dropping-particle":"","parse-names":false,"suffix":""},{"dropping-particle":"","family":"Zhang","given":"Tingjun Tao Tiange C Teng","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tap Prachi Poonam Prabhjot","non-dropping-particle":"","parse-names":false,"suffix":""},{"dropping-particle":"","family":"Dutta","given":"Debasish","non-dropping-particle":"","parse-names":false,"suffix":""},{"dropping-particle":"","family":"Innovation","given":"Nation","non-dropping-particle":"","parse-names":false,"suffix":""},{"dropping-particle":"","family":"Nagar","given":"N E W Ashok","non-dropping-particle":"","parse-names":false,"suffix":""},{"dropping-particle":"","family":"Ganguly","given":"Tania","non-dropping-particle":"","parse-names":false,"suffix":""},{"dropping-particle":"","family":"Joshi","given":"Vatsal Vinay","non-dropping-particle":"","parse-names":false,"suffix":""},{"dropping-particle":"","family":"He","given":"Wangxin","non-dropping-particle":"","parse-names":false,"suffix":""},{"dropping-particle":"","family":"Seo","given":"Jae Sun","non-dropping-particle":"","parse-names":false,"suffix":""},{"dropping-particle":"","family":"Rajendran","given":"Bipin","non-dropping-particle":"","parse-names":false,"suffix":""},{"dropping-particle":"","family":"Stefanini","given":"Fabio","non-dropping-particle":"","parse-names":false,"suffix":""},{"dropping-particle":"","family":"Neftci","given":"Emre O.","non-dropping-particle":"","parse-names":false,"suffix":""},{"dropping-particle":"","family":"Sheik","given":"Sadique","non-dropping-particle":"","parse-names":false,"suffix":""},{"dropping-particle":"","family":"Indiveri","given":"Giacomo","non-dropping-particle":"","parse-names":false,"suffix":""},{"dropping-particle":"","family":"Fox","given":"Charles","non-dropping-particle":"","parse-names":false,"suffix":""},{"dropping-particle":"","family":"Kaushik","given":"Prof B K","non-dropping-particle":"","parse-names":false,"suffix":""},{"dropping-particle":"","family":"Mittal","given":"Sparsh","non-dropping-particle":"","parse-names":false,"suffix":""},{"dropping-particle":"","family":"Wilkinson","given":"Joanna","non-dropping-particle":"","parse-names":false,"suffix":""},{"dropping-particle":"","family":"Xu","given":"Yansong Yunxi Yigang Yizhong","non-dropping-particle":"","parse-names":false,"suffix":""},{"dropping-particle":"","family":"Wu","given":"Bin","non-dropping-particle":"","parse-names":false,"suffix":""},{"dropping-particle":"","family":"Wang","given":"Zhenzhong Zhigang Zemin Zhenzhong Zhengshi Zhi Hui Zilong Zhe S. Zhaohao","non-dropping-particle":"","parse-names":false,"suffix":""},{"dropping-particle":"","family":"Wang","given":"You Yingmin C. Yan Yuxiang Yijiao You","non-dropping-particle":"","parse-names":false,"suffix":""},{"dropping-particle":"","family":"Zhang","given":"Yazhou Yue Yongmei Yunling Youguang","non-dropping-particle":"","parse-names":false,"suffix":""},{"dropping-particle":"","family":"Zhao","given":"Weisheng","non-dropping-particle":"","parse-names":false,"suffix":""},{"dropping-particle":"","family":"Biomass","given":"Biochar From","non-dropping-particle":"","parse-names":false,"suffix":""},{"dropping-particle":"","family":"By","given":"Mentored","non-dropping-particle":"","parse-names":false,"suffix":""},{"dropping-particle":"","family":"Kumar","given":"Rahul Richa","non-dropping-particle":"","parse-names":false,"suffix":""},{"dropping-particle":"","family":"Verma","given":"Gaurav","non-dropping-particle":"","parse-names":false,"suffix":""},{"dropping-particle":"","family":"Gide","given":"André","non-dropping-particle":"","parse-names":false,"suffix":""},{"dropping-particle":"","family":"Devices","given":"Spintronic","non-dropping-particle":"","parse-names":false,"suffix":""},{"dropping-particle":"","family":"Engineering","given":"Communication College Chemical","non-dropping-particle":"","parse-names":false,"suffix":""},{"dropping-particle":"","family":"Morphology","given":"The Comparative","non-dropping-particle":"","parse-names":false,"suffix":""},{"dropping-particle":"","family":"Structures","given":"Modern Bamboo","non-dropping-particle":"","parse-names":false,"suffix":""},{"dropping-particle":"","family":"Amri","given":"Chaima","non-dropping-particle":"","parse-names":false,"suffix":""},{"dropping-particle":"","family":"Shukla","given":"Arvind Kumar Amit Kumar Arvind Kumar Anuradha","non-dropping-particle":"","parse-names":false,"suffix":""},{"dropping-particle":"","family":"Lee","given":"Jin Ho Jong Ik Jin Cheol Jyh Fu Ho Jian Yuan","non-dropping-particle":"","parse-names":false,"suffix":""},{"dropping-particle":"","family":"Afridi","given":"Mehnaz","non-dropping-particle":"","parse-names":false,"suffix":""},{"dropping-particle":"","family":"Omments","given":"R Eviewers C","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Technology","given":"Master O F","non-dropping-particle":"","parse-names":false,"suffix":""},{"dropping-particle":"","family":"Kumari","given":"Richa","non-dropping-particle":"","parse-names":false,"suffix":""},{"dropping-particle":"","family":"Shao","given":"Qiming","non-dropping-particle":"","parse-names":false,"suffix":""},{"dropping-particle":"","family":"Li","given":"Peng Pin Yi","non-dropping-particle":"","parse-names":false,"suffix":""},{"dropping-particle":"","family":"Liu","given":"Luqiao","non-dropping-particle":"","parse-names":false,"suffix":""},{"dropping-particle":"","family":"Science","given":"Computer Catalyst","non-dropping-particle":"","parse-names":false,"suffix":""},{"dropping-particle":"","family":"Yang","given":"Hongqun Hao Hyunsoo","non-dropping-particle":"","parse-names":false,"suffix":""},{"dropping-particle":"","family":"Fukami","given":"Shunsuke","non-dropping-particle":"","parse-names":false,"suffix":""},{"dropping-particle":"","family":"Razavi","given":"Armin","non-dropping-particle":"","parse-names":false,"suffix":""},{"dropping-particle":"","family":"Wu","given":"Hao Horng Wen Hongwei","non-dropping-particle":"","parse-names":false,"suffix":""},{"dropping-particle":"","family":"Wang","given":"Kang L.","non-dropping-particle":"","parse-names":false,"suffix":""},{"dropping-particle":"","family":"Angeles","given":"Los","non-dropping-particle":"","parse-names":false,"suffix":""},{"dropping-particle":"","family":"Freimuth","given":"Frank","non-dropping-particle":"","parse-names":false,"suffix":""},{"dropping-particle":"","family":"Mokrousov","given":"Yuriy","non-dropping-particle":"","parse-names":false,"suffix":""},{"dropping-particle":"","family":"Gmbh","given":"Forschungszentrum Juelich","non-dropping-particle":"","parse-names":false,"suffix":""},{"dropping-particle":"","family":"Stiles","given":"Mark D","non-dropping-particle":"","parse-names":false,"suffix":""},{"dropping-particle":"","family":"Member","given":"Senior Student","non-dropping-particle":"","parse-names":false,"suffix":""},{"dropping-particle":"","family":"Group","given":"Alternative Computing","non-dropping-particle":"","parse-names":false,"suffix":""},{"dropping-particle":"","family":"Emori","given":"Satoru","non-dropping-particle":"","parse-names":false,"suffix":""},{"dropping-particle":"","family":"Tech","given":"Virginia","non-dropping-particle":"","parse-names":false,"suffix":""},{"dropping-particle":"","family":"Hoffmann","given":"Axel","non-dropping-particle":"","parse-names":false,"suffix":""},{"dropping-particle":"","family":"Roy","given":"Kaushik","non-dropping-particle":"","parse-names":false,"suffix":""},{"dropping-particle":"","family":"Wang","given":"Jing Hong Jian-ping Ping Jianshuo Junwu Junshi Jihui Jie Jianji","non-dropping-particle":"","parse-names":false,"suffix":""},{"dropping-particle":"","family":"Yang","given":"Shengqiang Sunglin See-hun","non-dropping-particle":"","parse-names":false,"suffix":""},{"dropping-particle":"","family":"Garello","given":"Kevin","non-dropping-particle":"","parse-names":false,"suffix":""},{"dropping-particle":"","family":"Zhang","given":"Weida","non-dropping-particle":"","parse-names":false,"suffix":""},{"dropping-particle":"","family":"Robotics","given":"Why","non-dropping-particle":"","parse-names":false,"suffix":""},{"dropping-particle":"","family":"Features","given":"Program","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Bishnoi","given":"Rajendra","non-dropping-particle":"","parse-names":false,"suffix":""},{"dropping-particle":"","family":"Oboril","given":"Fabian","non-dropping-particle":"","parse-names":false,"suffix":""},{"dropping-particle":"","family":"Ebrahimi","given":"Mojtaba","non-dropping-particle":"","parse-names":false,"suffix":""},{"dropping-particle":"","family":"Tahoori","given":"Mehdi B.","non-dropping-particle":"","parse-names":false,"suffix":""},{"dropping-particle":"","family":"Kaushik","given":"Brajesh Kumar","non-dropping-particle":"","parse-names":false,"suffix":""},{"dropping-particle":"","family":"Anthony","given":"Hanson","non-dropping-particle":"","parse-names":false,"suffix":""},{"dropping-particle":"","family":"Soni","given":"Sandeep L.","non-dropping-particle":"","parse-names":false,"suffix":""},{"dropping-particle":"","family":"Raj","given":"Ravish","non-dropping-particle":"","parse-names":false,"suffix":""},{"dropping-particle":"","family":"Soni","given":"Sandeep L.","non-dropping-particle":"","parse-names":false,"suffix":""},{"dropping-particle":"","family":"Technology","given":"Master O F","non-dropping-particle":"","parse-names":false,"suffix":""},{"dropping-particle":"","family":"By","given":"Submitted","non-dropping-particle":"","parse-names":false,"suffix":""},{"dropping-particle":"","family":"Tyagi","given":"Shobhna","non-dropping-particle":"","parse-names":false,"suffix":""},{"dropping-particle":"","family":"For","given":"Centre","non-dropping-particle":"","parse-names":false,"suffix":""},{"dropping-particle":"","family":"Of","given":"Design Development","non-dropping-particle":"","parse-names":false,"suffix":""},{"dropping-particle":"","family":"Computing","given":"Advanced","non-dropping-particle":"","parse-names":false,"suffix":""},{"dropping-particle":"","family":"Shreya","given":"Sonal","non-dropping-particle":"","parse-names":false,"suffix":""},{"dropping-particle":"","family":"Verma","given":"Gaurav","non-dropping-particle":"","parse-names":false,"suffix":""},{"dropping-particle":"","family":"Piramanayagam","given":"S. N.","non-dropping-particle":"","parse-names":false,"suffix":""},{"dropping-particle":"","family":"Kaushik","given":"Brajesh Kumar","non-dropping-particle":"","parse-names":false,"suffix":""},{"dropping-particle":"","family":"Sinek","given":"Simon","non-dropping-particle":"","parse-names":false,"suffix":""},{"dropping-particle":"","family":"Chain","given":"Inverter","non-dropping-particle":"","parse-names":false,"suffix":""},{"dropping-particle":"","family":"Ab","given":"F","non-dropping-particle":"","parse-names":false,"suffix":""},{"dropping-particle":"","family":"Logic","given":"Combinational","non-dropping-particle":"","parse-names":false,"suffix":""},{"dropping-particle":"","family":"Bouvier","given":"Maxence","non-dropping-particle":"","parse-names":false,"suffix":""},{"dropping-particle":"","family":"Valentian","given":"Alexandre","non-dropping-particle":"","parse-names":false,"suffix":""},{"dropping-particle":"","family":"Mesquida","given":"Thomas","non-dropping-particle":"","parse-names":false,"suffix":""},{"dropping-particle":"","family":"Rummens","given":"Francois","non-dropping-particle":"","parse-names":false,"suffix":""},{"dropping-particle":"","family":"Reyboz","given":"Marina","non-dropping-particle":"","parse-names":false,"suffix":""},{"dropping-particle":"","family":"Vianello","given":"Elisa","non-dropping-particle":"","parse-names":false,"suffix":""},{"dropping-particle":"","family":"Beigne","given":"Edith","non-dropping-particle":"","parse-names":false,"suffix":""},{"dropping-particle":"","family":"Ambrogio","given":"Stefano","non-dropping-particle":"","parse-names":false,"suffix":""},{"dropping-particle":"","family":"Narayanan","given":"Pritish","non-dropping-particle":"","parse-names":false,"suffix":""},{"dropping-particle":"","family":"Tsai","given":"Hsinyu","non-dropping-particle":"","parse-names":false,"suffix":""},{"dropping-particle":"","family":"Shelby","given":"Robert M.","non-dropping-particle":"","parse-names":false,"suffix":""},{"dropping-particle":"","family":"Boybat","given":"Irem","non-dropping-particle":"","parse-names":false,"suffix":""},{"dropping-particle":"","family":"Nolfo","given":"Carmelo","non-dropping-particle":"Di","parse-names":false,"suffix":""},{"dropping-particle":"","family":"Sidler","given":"Severin","non-dropping-particle":"","parse-names":false,"suffix":""},{"dropping-particle":"","family":"Giordano","given":"Massimo","non-dropping-particle":"","parse-names":false,"suffix":""},{"dropping-particle":"","family":"Bodini","given":"Martina","non-dropping-particle":"","parse-names":false,"suffix":""},{"dropping-particle":"","family":"Farinha","given":"Nathan C.P.","non-dropping-particle":"","parse-names":false,"suffix":""},{"dropping-particle":"","family":"Killeen","given":"Benjamin","non-dropping-particle":"","parse-names":false,"suffix":""},{"dropping-particle":"","family":"Cheng","given":"Christina","non-dropping-particle":"","parse-names":false,"suffix":""},{"dropping-particle":"","family":"Jaoudi","given":"Yassine","non-dropping-particle":"","parse-names":false,"suffix":""},{"dropping-particle":"","family":"Burr","given":"Geoffrey W.","non-dropping-particle":"","parse-names":false,"suffix":""},{"dropping-particle":"","family":"Sharma","given":"Gunjan","non-dropping-particle":"","parse-names":false,"suffix":""},{"dropping-particle":"","family":"Engineering","given":"Communication College Chemical","non-dropping-particle":"","parse-names":false,"suffix":""},{"dropping-particle":"","family":"Óò","given":"Í Ö Å Ò Ù Ð Î Ö","non-dropping-particle":"","parse-names":false,"suffix":""},{"dropping-particle":"","family":"Ecology","given":"Coastal Marine","non-dropping-particle":"","parse-names":false,"suffix":""},{"dropping-particle":"","family":"Heating","given":"Solar Water","non-dropping-particle":"","parse-names":false,"suffix":""},{"dropping-particle":"","family":"Hydro","given":"Alternate","non-dropping-particle":"","parse-names":false,"suffix":""},{"dropping-particle":"","family":"Mezrlow","given":"","non-dropping-particle":"","parse-names":false,"suffix":""},{"dropping-particle":"","family":"Zhang","given":"Kehua Kaili","non-dropping-particle":"","parse-names":false,"suffix":""},{"dropping-particle":"","family":"Zhang","given":"Deliang Deming","non-dropping-particle":"","parse-names":false,"suffix":""},{"dropping-particle":"","family":"Wang","given":"Changming Christina Yan Chao Chengzhi Chung Chao","non-dropping-particle":"","parse-names":false,"suffix":""},{"dropping-particle":"","family":"Zeng","given":"Lang","non-dropping-particle":"","parse-names":false,"suffix":""},{"dropping-particle":"","family":"Wang","given":"You Yingmin C. Yan Yuxiang Yijiao You","non-dropping-particle":"","parse-names":false,"suffix":""},{"dropping-particle":"","family":"Zhao","given":"Weisheng","non-dropping-particle":"","parse-names":false,"suffix":""},{"dropping-particle":"","family":"Mongia","given":"Geeta","non-dropping-particle":"","parse-names":false,"suffix":""},{"dropping-particle":"","family":"Verma","given":"Gaurav","non-dropping-particle":"","parse-names":false,"suffix":""},{"dropping-particle":"","family":"Sure","given":"Sandeep Karbhari","non-dropping-particle":"","parse-names":false,"suffix":""},{"dropping-particle":"","family":"Huda","given":"Safeen","non-dropping-particle":"","parse-names":false,"suffix":""},{"dropping-particle":"","family":"Sheikholeslami","given":"Ali","non-dropping-particle":"","parse-names":false,"suffix":""},{"dropping-particle":"","family":"Jabeur","given":"Kotb","non-dropping-particle":"","parse-names":false,"suffix":""},{"dropping-particle":"Di","family":"Pendina","given":"G.Di Gregory","non-dropping-particle":"","parse-names":false,"suffix":""},{"dropping-particle":"","family":"Prenat","given":"Guillaume","non-dropping-particle":"","parse-names":false,"suffix":""},{"dropping-particle":"","family":"Project","given":"Asia","non-dropping-particle":"","parse-names":false,"suffix":""},{"dropping-particle":"","family":"Maurer","given":"Gilles","non-dropping-particle":"","parse-names":false,"suffix":""},{"dropping-particle":"","family":"Zarei","given":"Ali","non-dropping-particle":"","parse-names":false,"suffix":""},{"dropping-particle":"","family":"Safaei","given":"Farshad","non-dropping-particle":"","parse-names":false,"suffix":""},{"dropping-particle":"","family":"Shreya","given":"Sonal","non-dropping-particle":"","parse-names":false,"suffix":""},{"dropping-particle":"","family":"Verma","given":"Gaurav","non-dropping-particle":"","parse-names":false,"suffix":""},{"dropping-particle":"","family":"Piramanayagam","given":"S. N.","non-dropping-particle":"","parse-names":false,"suffix":""},{"dropping-particle":"","family":"Kaushik","given":"Brajesh Kumar","non-dropping-particle":"","parse-names":false,"suffix":""},{"dropping-particle":"","family":"Chang","given":"Yueh","non-dropping-particle":"","parse-names":false,"suffix":""},{"dropping-particle":"","family":"Ma","given":"Lan Lai-peng","non-dropping-particle":"","parse-names":false,"suffix":""},{"dropping-particle":"","family":"Wang","given":"Guofeng Gingan Guosheng Guilan","non-dropping-particle":"","parse-names":false,"suffix":""},{"dropping-particle":"","family":"Wang","given":"Shulong Shuhao Shijie Shudong Shaobin Sheng Shi Yang Shuyan Siqi Shuang Jie Shaodi","non-dropping-particle":"","parse-names":false,"suffix":""},{"dropping-particle":"","family":"Duan","given":"Xinglong Xiaoling","non-dropping-particle":"","parse-names":false,"suffix":""},{"dropping-particle":"","family":"Wu","given":"Jieyu Jianxing","non-dropping-particle":"","parse-names":false,"suffix":""},{"dropping-particle":"","family":"Liu","given":"Hongxia Haijun Hongbo Huiran Hengwei Hongchao","non-dropping-particle":"","parse-names":false,"suffix":""},{"dropping-particle":"Al","family":"Misba","given":"Walid","non-dropping-particle":"","parse-names":false,"suffix":""},{"dropping-particle":"","family":"Kaisar","given":"Tahmid","non-dropping-particle":"","parse-names":false,"suffix":""},{"dropping-particle":"","family":"Bhattacharya","given":"Dhritiman","non-dropping-particle":"","parse-names":false,"suffix":""},{"dropping-particle":"","family":"Atulasimha","given":"Jayasimha","non-dropping-particle":"","parse-names":false,"suffix":""},{"dropping-particle":"","family":"Technology","given":"Electronic","non-dropping-particle":"","parse-names":false,"suffix":""},{"dropping-particle":"","family":"Prajapati","given":"Ajit","non-dropping-particle":"","parse-names":false,"suffix":""},{"dropping-particle":"","family":"Verma","given":"Gaurav","non-dropping-particle":"","parse-names":false,"suffix":""},{"dropping-particle":"","family":"Member","given":"Senior Student","non-dropping-particle":"","parse-names":false,"suffix":""},{"dropping-particle":"","family":"Kaushik","given":"Brajesh Kumar","non-dropping-particle":"","parse-names":false,"suffix":""},{"dropping-particle":"","family":"Ma","given":"Lan Lai-peng","non-dropping-particle":"","parse-names":false,"suffix":""},{"dropping-particle":"","family":"Wang","given":"Guofeng Gingan Guosheng Guilan","non-dropping-particle":"","parse-names":false,"suffix":""},{"dropping-particle":"","family":"Wang","given":"Shulong Shuhao Shijie Shudong Shaobin Sheng Shi Yang Shuyan Siqi Shuang Jie Shaodi","non-dropping-particle":"","parse-names":false,"suffix":""},{"dropping-particle":"","family":"Duan","given":"Xinglong Xiaoling","non-dropping-particle":"","parse-names":false,"suffix":""},{"dropping-particle":"","family":"Wu","given":"Jieyu Jianxing","non-dropping-particle":"","parse-names":false,"suffix":""},{"dropping-particle":"","family":"Chen","given":"Dongliang","non-dropping-particle":"","parse-names":false,"suffix":""},{"dropping-particle":"","family":"Liu","given":"Hongxia Haijun Hongbo Huiran Hengwei Hongchao","non-dropping-particle":"","parse-names":false,"suffix":""},{"dropping-particle":"","family":"Jain","given":"Shubham C.","non-dropping-particle":"","parse-names":false,"suffix":""},{"dropping-particle":"","family":"Gupta","given":"Sumeet Kumar","non-dropping-particle":"","parse-names":false,"suffix":""},{"dropping-particle":"","family":"Raghunathan","given":"Anand","non-dropping-particle":"","parse-names":false,"suffix":""},{"dropping-particle":"","family":"Li","given":"Fengfu","non-dropping-particle":"","parse-names":false,"suffix":""},{"dropping-particle":"","family":"Zhang","given":"Bo Bi","non-dropping-particle":"","parse-names":false,"suffix":""},{"dropping-particle":"","family":"Liu","given":"By Chang Bolan Bin Bo","non-dropping-particle":"","parse-names":false,"suffix":""},{"dropping-particle":"","family":"Prajapati","given":"Sanjay","non-dropping-particle":"","parse-names":false,"suffix":""},{"dropping-particle":"","family":"More","given":"See","non-dropping-particle":"","parse-names":false,"suffix":""},{"dropping-particle":"","family":"Prajapati","given":"Ajit","non-dropping-particle":"","parse-names":false,"suffix":""},{"dropping-particle":"","family":"Chhajed","given":"Harsh","non-dropping-particle":"","parse-names":false,"suffix":""},{"dropping-particle":"","family":"Philosophy","given":"Doctor O F","non-dropping-particle":"","parse-names":false,"suffix":""},{"dropping-particle":"","family":"More","given":"See","non-dropping-particle":"","parse-names":false,"suffix":""},{"dropping-particle":"","family":"Prajapati","given":"Ajit","non-dropping-particle":"","parse-names":false,"suffix":""},{"dropping-particle":"","family":"Anon","given":"","non-dropping-particle":"","parse-names":false,"suffix":""},{"dropping-particle":"","family":"Prajapati","given":"Ajit","non-dropping-particle":"","parse-names":false,"suffix":""},{"dropping-particle":"","family":"Lee","given":"Hosin David Hyounkyu Hao Yang Hochul Hyun Taek","non-dropping-particle":"","parse-names":false,"suffix":""},{"dropping-particle":"","family":"Lee","given":"Albert","non-dropping-particle":"","parse-names":false,"suffix":""},{"dropping-particle":"","family":"Wang","given":"Shulong Shuhao Shijie Shudong Shaobin Sheng Shi Yang Shuyan Siqi Shuang Jie Shaodi","non-dropping-particle":"","parse-names":false,"suffix":""},{"dropping-particle":"","family":"Ebrahimi","given":"Farbod","non-dropping-particle":"","parse-names":false,"suffix":""},{"dropping-particle":"","family":"Gupta","given":"Puneet","non-dropping-particle":"","parse-names":false,"suffix":""},{"dropping-particle":"","family":"Khalili Amiri","given":"Pedram","non-dropping-particle":"","parse-names":false,"suffix":""},{"dropping-particle":"","family":"Wang","given":"Kang L.","non-dropping-particle":"","parse-names":false,"suffix":""},{"dropping-particle":"","family":"Prenat","given":"Guillaume","non-dropping-particle":"","parse-names":false,"suffix":""},{"dropping-particle":"","family":"Jabeur","given":"Kotb","non-dropping-particle":"","parse-names":false,"suffix":""},{"dropping-particle":"","family":"Vanhauwaert","given":"Pierre","non-dropping-particle":"","parse-names":false,"suffix":""},{"dropping-particle":"Di","family":"Pendina","given":"G.Di Gregory","non-dropping-particle":"","parse-names":false,"suffix":""},{"dropping-particle":"","family":"Oboril","given":"Fabian","non-dropping-particle":"","parse-names":false,"suffix":""},{"dropping-particle":"","family":"Bishnoi","given":"Rajendra","non-dropping-particle":"","parse-names":false,"suffix":""},{"dropping-particle":"","family":"Ebrahimi","given":"Mojtaba","non-dropping-particle":"","parse-names":false,"suffix":""},{"dropping-particle":"","family":"Lamard","given":"Nathalie","non-dropping-particle":"","parse-names":false,"suffix":""},{"dropping-particle":"","family":"Boulle","given":"Olivier","non-dropping-particle":"","parse-names":false,"suffix":""},{"dropping-particle":"","family":"Garello","given":"Kevin","non-dropping-particle":"","parse-names":false,"suffix":""},{"dropping-particle":"","family":"Langer","given":"Juergen","non-dropping-particle":"","parse-names":false,"suffix":""},{"dropping-particle":"","family":"Ocker","given":"Berthold","non-dropping-particle":"","parse-names":false,"suffix":""},{"dropping-particle":"","family":"Cyrille","given":"Marie Claire","non-dropping-particle":"","parse-names":false,"suffix":""},{"dropping-particle":"","family":"Gambardella","given":"Pietro","non-dropping-particle":"","parse-names":false,"suffix":""},{"dropping-particle":"","family":"Tahoori","given":"Mehdi B.","non-dropping-particle":"","parse-names":false,"suffix":""},{"dropping-particle":"","family":"Gaudin","given":"Gilles","non-dropping-particle":"","parse-names":false,"suffix":""},{"dropping-particle":"","family":"Tnano-","given":"Manuscript I D","non-dropping-particle":"","parse-names":false,"suffix":""},{"dropping-particle":"","family":"Type","given":"Manuscript","non-dropping-particle":"","parse-names":false,"suffix":""},{"dropping-particle":"","family":"Computing","given":"Neuromorphic","non-dropping-particle":"","parse-names":false,"suffix":""},{"dropping-particle":"","family":"Submitted","given":"Date","non-dropping-particle":"","parse-names":false,"suffix":""},{"dropping-particle":"","family":"List","given":"Complete Class","non-dropping-particle":"","parse-names":false,"suffix":""},{"dropping-particle":"","family":"Science","given":"Computer Catalyst","non-dropping-particle":"","parse-names":false,"suffix":""},{"dropping-particle":"","family":"BARRY","given":"DONALD","non-dropping-particle":"","parse-names":false,"suffix":""},{"dropping-particle":"","family":"APPLEBAUM","given":"BOB","non-dropping-particle":"","parse-names":false,"suffix":""},{"dropping-particle":"","family":"WISEMAN","given":"EARL","non-dropping-particle":"","parse-names":false,"suffix":""},{"dropping-particle":"","family":"Shaban","given":"Ahmed","non-dropping-particle":"","parse-names":false,"suffix":""},{"dropping-particle":"","family":"Bezugam","given":"Sai Sukruth","non-dropping-particle":"","parse-names":false,"suffix":""},{"dropping-particle":"","family":"Suri","given":"Manan","non-dropping-particle":"","parse-names":false,"suffix":""},{"dropping-particle":"","family":"Dally","given":"William J","non-dropping-particle":"","parse-names":false,"suffix":""},{"dropping-particle":"","family":"Engineering","given":"Communication College Chemical","non-dropping-particle":"","parse-names":false,"suffix":""},{"dropping-particle":"","family":"Seo","given":"Youngguk Yeongkyo","non-dropping-particle":"","parse-names":false,"suffix":""},{"dropping-particle":"","family":"Roy","given":"Kaushik","non-dropping-particle":"","parse-names":false,"suffix":""},{"dropping-particle":"","family":"Structures","given":"Modern Bamboo","non-dropping-particle":"","parse-names":false,"suffix":""},{"dropping-particle":"","family":"Usher","given":"M.J.","non-dropping-particle":"","parse-names":false,"suffix":""},{"dropping-particle":"","family":"Maeda","given":"T.","non-dropping-particle":"","parse-names":false,"suffix":""},{"dropping-particle":"","family":"UNSW","given":"","non-dropping-particle":"","parse-names":false,"suffix":""},{"dropping-particle":"","family":"Mariani","given":"John F.","non-dropping-particle":"","parse-names":false,"suffix":""},{"dropping-particle":"","family":"Jabeur","given":"Kotb","non-dropping-particle":"","parse-names":false,"suffix":""},{"dropping-particle":"","family":"Bernard-Granger","given":"F.","non-dropping-particle":"","parse-names":false,"suffix":""},{"dropping-particle":"","family":"Pendina","given":"G.","non-dropping-particle":"Di","parse-names":false,"suffix":""},{"dropping-particle":"","family":"Prenat","given":"Guillaume","non-dropping-particle":"","parse-names":false,"suffix":""},{"dropping-particle":"","family":"Dieny","given":"B.","non-dropping-particle":"","parse-names":false,"suffix":""},{"dropping-particle":"","family":"Verma","given":"Gaurav","non-dropping-particle":"","parse-names":false,"suffix":""},{"dropping-particle":"","family":"Prajapati","given":"Ajit","non-dropping-particle":"","parse-names":false,"suffix":""},{"dropping-particle":"","family":"Bindal","given":"Namita","non-dropping-particle":"","parse-names":false,"suffix":""},{"dropping-particle":"","family":"Kaushik","given":"Brajesh Kumar","non-dropping-particle":"","parse-names":false,"suffix":""},{"dropping-particle":"","family":"Taluja","given":"Charu","non-dropping-particle":"","parse-names":false,"suffix":""},{"dropping-particle":"","family":"Saxena","given":"Abhishek Kumar","non-dropping-particle":"","parse-names":false,"suffix":""},{"dropping-particle":"","family":"Structures","given":"Modern Bamboo","non-dropping-particle":"","parse-names":false,"suffix":""},{"dropping-particle":"","family":"Design","given":"Digital","non-dropping-particle":"","parse-names":false,"suffix":""},{"dropping-particle":"","family":"Arciniegas Paspuel, O. G., Álvarez Hernández, S. R., Castro Morales, L. G., &amp; Maldonado Gudiño, C. W. (2021). Inte- ligencia emocional en estudiantes de la Universidad Autónoma de Los Andes. Revista Conrado, 17(78)","given":"127-133.","non-dropping-particle":"","parse-names":false,"suffix":""},{"dropping-particle":"","family":"Priya","given":"J","non-dropping-particle":"","parse-names":false,"suffix":""},{"dropping-particle":"","family":"Chekuri","given":"Sailusha","non-dropping-particle":"","parse-names":false,"suffix":""},{"dropping-particle":"","family":"Paper","given":"White","non-dropping-particle":"","parse-names":false,"suffix":""},{"dropping-particle":"","family":"Annamalai","given":"M","non-dropping-particle":"","parse-names":false,"suffix":""},{"dropping-particle":"","family":"Each","given":"The","non-dropping-particle":"","parse-names":false,"suffix":""},{"dropping-particle":"","family":"Lundstrom","given":"Mark","non-dropping-particle":"","parse-names":false,"suffix":""},{"dropping-particle":"","family":"Structures","given":"Modern Bamboo","non-dropping-particle":"","parse-names":false,"suffix":""},{"dropping-particle":"","family":"Fellowship","given":"Without","non-dropping-particle":"","parse-names":false,"suffix":""}],"container-title":"Frontiers in Neuroscience","id":"ITEM-2","issue":"1","issued":{"date-parts":[["2021"]]},"page":"1-13","title":"No </w:instrText>
      </w:r>
      <w:r w:rsidRPr="00F34A5E">
        <w:rPr>
          <w:rFonts w:eastAsia="MS Mincho"/>
        </w:rPr>
        <w:instrText>主観的健康感を中心とした在宅高齢者における</w:instrText>
      </w:r>
      <w:r w:rsidRPr="00F34A5E">
        <w:instrText xml:space="preserve"> </w:instrText>
      </w:r>
      <w:r w:rsidRPr="00F34A5E">
        <w:rPr>
          <w:rFonts w:eastAsia="MS Mincho"/>
        </w:rPr>
        <w:instrText>健康関連指標に関する共分散構造分析</w:instrText>
      </w:r>
      <w:r w:rsidRPr="00F34A5E">
        <w:instrText xml:space="preserve">Title","type":"article-journal","volume":"14"},"uris":["http://www.mendeley.com/documents/?uuid=7de58893-e5d7-42a9-95b9-bd8fc0eb0887"]},{"id":"ITEM-3","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3","issue":"1","issued":{"date-parts":[["2004"]]},"page":"1-14","title":"No </w:instrText>
      </w:r>
      <w:r w:rsidRPr="00F34A5E">
        <w:rPr>
          <w:rFonts w:eastAsia="MS Mincho"/>
        </w:rPr>
        <w:instrText>主観的健康感を中心とした在宅高齢者における</w:instrText>
      </w:r>
      <w:r w:rsidRPr="00F34A5E">
        <w:instrText xml:space="preserve"> </w:instrText>
      </w:r>
      <w:r w:rsidRPr="00F34A5E">
        <w:rPr>
          <w:rFonts w:eastAsia="MS Mincho"/>
        </w:rPr>
        <w:instrText>健康関連指標に関する共分散構造分析</w:instrText>
      </w:r>
      <w:r w:rsidRPr="00F34A5E">
        <w:instrText>Title","type":"article-journal"},"uris":["http://www.mendeley.com/documents/?uuid=20745b5f-001b-4e87-82d2-c8c81052c455"]}],"mendeley":{"formattedCitation":"(DeFleur &amp; DeFleur, 2022; Robert &amp; Brown, 2004; Student et al., 2021)","plainTextFormattedCitation":"(DeFleur &amp; DeFleur, 2022; Robert &amp; Brown, 2004; Student et al., 2021)","previouslyFormattedCitation":"(DeFleur &amp; DeFleur, 2022; Robert &amp; Brown, 2004; Student et al., 2021)"},"properties":{"noteIndex":0},"schema":"https://github.com/citation-style-language/schema/raw/master/csl-citation.json"}</w:instrText>
      </w:r>
      <w:r w:rsidRPr="00F34A5E">
        <w:fldChar w:fldCharType="separate"/>
      </w:r>
      <w:r w:rsidRPr="00F34A5E">
        <w:rPr>
          <w:noProof/>
        </w:rPr>
        <w:t>(DeFleur &amp; DeFleur, 2022; Robert &amp; Brown, 2004; Student et al., 2021)</w:t>
      </w:r>
      <w:r w:rsidRPr="00F34A5E">
        <w:fldChar w:fldCharType="end"/>
      </w:r>
      <w:r w:rsidRPr="00F34A5E">
        <w:t xml:space="preserve"> , although possibly inaccurate, becomes a reality only because people believe in that "reality". This theory also views television as a dominant medium that spreads messages from both cultural, social and political elites </w:t>
      </w:r>
      <w:r w:rsidRPr="00F34A5E">
        <w:fldChar w:fldCharType="begin" w:fldLock="1"/>
      </w:r>
      <w:r w:rsidRPr="00F34A5E">
        <w:instrText>ADDIN CSL_CITATION {"citationItems":[{"id":"ITEM-1","itemData":{"abstract":"This article discusses other media impact cultivation theories such as silence spiral theory, media framing theory, and social learning theory. This discussion looks more at the important components of this discussion of the theory of scattering in the book Theories of Mass Communication by Malvin L. Defleur and Sandra J. Ball-Rokeach. According to the theory of cultivation, television messages affect the behavior of individuals. The effect of a stirring between a heavy television viewer and a light viewer. The findings of this study, taken in combination with previous studies, seem to suggest that in a world the capitalist value of television can pay greater attention than democratic values.","author":[{"dropping-particle":"","family":"Yusri","given":"","non-dropping-particle":"","parse-names":false,"suffix":""}],"container-title":"International Journal SADIDA Islamic Comunication Media Srudies","id":"ITEM-1","issue":"1","issued":{"date-parts":[["2022"]]},"page":"1-16","title":"TEORI KULTIVASI ( Analisis Teori Penyuburan Karya Melvin L . Defleur dan Sandra J . Ball-Rokeach dalam Bukunya Theories of Mass Communication Tahun 1988 dan Aplikasinya dalam Pengembangan Anak Usia Dini ) kurang berpedoman kepada teori penyuburan ini . Ha","type":"article-journal","volume":"2"},"uris":["http://www.mendeley.com/documents/?uuid=a3edbed8-b197-46ec-8179-d5105e1f5ba4"]}],"mendeley":{"formattedCitation":"(Yusri, 2022)","plainTextFormattedCitation":"(Yusri, 2022)","previouslyFormattedCitation":"(Yusri, 2022)"},"properties":{"noteIndex":0},"schema":"https://github.com/citation-style-language/schema/raw/master/csl-citation.json"}</w:instrText>
      </w:r>
      <w:r w:rsidRPr="00F34A5E">
        <w:fldChar w:fldCharType="separate"/>
      </w:r>
      <w:r w:rsidRPr="00F34A5E">
        <w:rPr>
          <w:noProof/>
        </w:rPr>
        <w:t>(Yusri, 2022)</w:t>
      </w:r>
      <w:r w:rsidRPr="00F34A5E">
        <w:fldChar w:fldCharType="end"/>
      </w:r>
      <w:r w:rsidRPr="00F34A5E">
        <w:t>.  Apart from that, we can also learn about the world, its people, its values ​​and customs (</w:t>
      </w:r>
      <w:proofErr w:type="spellStart"/>
      <w:r w:rsidRPr="00F34A5E">
        <w:t>Elvinaro</w:t>
      </w:r>
      <w:proofErr w:type="spellEnd"/>
      <w:r w:rsidRPr="00F34A5E">
        <w:t xml:space="preserve">, 66: 2009). However, the media maintain, develop and help culture to maintain and adapt these values, widen their spread among members of that culture </w:t>
      </w:r>
      <w:r w:rsidRPr="00F34A5E">
        <w:fldChar w:fldCharType="begin" w:fldLock="1"/>
      </w:r>
      <w:r w:rsidRPr="00F34A5E">
        <w:instrText>ADDIN CSL_CITATION {"citationItems":[{"id":"ITEM-1","itemData":{"abstract":"… Tanda-tanda pesatnya pengaruh budaya populer ini dapat … luasan informasi tentang budaya Korea di masyarakat … budaya baru yang menjadi trend khususnya bagi remaja. Hal …","author":[{"dropping-particle":"","family":"Hutapea","given":"Edison","non-dropping-particle":"","parse-names":false,"suffix":""},{"dropping-particle":"","family":"Marlina","given":"Yuli","non-dropping-particle":"","parse-names":false,"suffix":""}],"id":"ITEM-1","issue":"2","issued":{"date-parts":[["2022"]]},"page":"228-248","title":"Komunikasi Budaya K-Pop Masyarakat di Kampung Bali , Harapan Jaya , Bekasi Di Era New Normal","type":"article-journal","volume":"10"},"uris":["http://www.mendeley.com/documents/?uuid=e86da92e-c923-4d38-9cfd-4c25a1817940"]}],"mendeley":{"formattedCitation":"(Hutapea &amp; Marlina, 2022)","plainTextFormattedCitation":"(Hutapea &amp; Marlina, 2022)","previouslyFormattedCitation":"(Hutapea &amp; Marlina, 2022)"},"properties":{"noteIndex":0},"schema":"https://github.com/citation-style-language/schema/raw/master/csl-citation.json"}</w:instrText>
      </w:r>
      <w:r w:rsidRPr="00F34A5E">
        <w:fldChar w:fldCharType="separate"/>
      </w:r>
      <w:r w:rsidRPr="00F34A5E">
        <w:rPr>
          <w:noProof/>
        </w:rPr>
        <w:t>(Hutapea &amp; Marlina, 2022)</w:t>
      </w:r>
      <w:r w:rsidRPr="00F34A5E">
        <w:fldChar w:fldCharType="end"/>
      </w:r>
      <w:r w:rsidRPr="00F34A5E">
        <w:t xml:space="preserve">.Cultivation theory, in this project, involves three stages of research strategy </w:t>
      </w:r>
      <w:r w:rsidRPr="00F34A5E">
        <w:fldChar w:fldCharType="begin" w:fldLock="1"/>
      </w:r>
      <w:r w:rsidRPr="00F34A5E">
        <w:instrText>ADDIN CSL_CITATION {"citationItems":[{"id":"ITEM-1","itemData":{"abstract":"This article discusses other media impact cultivation theories such as silence spiral theory, media framing theory, and social learning theory. This discussion looks more at the important components of this discussion of the theory of scattering in the book Theories of Mass Communication by Malvin L. Defleur and Sandra J. Ball-Rokeach. According to the theory of cultivation, television messages affect the behavior of individuals. The effect of a stirring between a heavy television viewer and a light viewer. The findings of this study, taken in combination with previous studies, seem to suggest that in a world the capitalist value of television can pay greater attention than democratic values.","author":[{"dropping-particle":"","family":"Yusri","given":"","non-dropping-particle":"","parse-names":false,"suffix":""}],"container-title":"International Journal SADIDA Islamic Comunication Media Srudies","id":"ITEM-1","issue":"1","issued":{"date-parts":[["2022"]]},"page":"1-16","title":"TEORI KULTIVASI ( Analisis Teori Penyuburan Karya Melvin L . Defleur dan Sandra J . Ball-Rokeach dalam Bukunya Theories of Mass Communication Tahun 1988 dan Aplikasinya dalam Pengembangan Anak Usia Dini ) kurang berpedoman kepada teori penyuburan ini . Ha","type":"article-journal","volume":"2"},"uris":["http://www.mendeley.com/documents/?uuid=a3edbed8-b197-46ec-8179-d5105e1f5ba4"]}],"mendeley":{"formattedCitation":"(Yusri, 2022)","plainTextFormattedCitation":"(Yusri, 2022)","previouslyFormattedCitation":"(Yusri, 2022)"},"properties":{"noteIndex":0},"schema":"https://github.com/citation-style-language/schema/raw/master/csl-citation.json"}</w:instrText>
      </w:r>
      <w:r w:rsidRPr="00F34A5E">
        <w:fldChar w:fldCharType="separate"/>
      </w:r>
      <w:r w:rsidRPr="00F34A5E">
        <w:rPr>
          <w:noProof/>
        </w:rPr>
        <w:t>(Yusri, 2022)</w:t>
      </w:r>
      <w:r w:rsidRPr="00F34A5E">
        <w:fldChar w:fldCharType="end"/>
      </w:r>
      <w:r w:rsidRPr="00F34A5E">
        <w:t>, including:</w:t>
      </w:r>
    </w:p>
    <w:p w14:paraId="361E7F73" w14:textId="77777777" w:rsidR="00820814" w:rsidRPr="00F34A5E" w:rsidRDefault="00820814" w:rsidP="00820814">
      <w:pPr>
        <w:pStyle w:val="ListParagraph"/>
        <w:numPr>
          <w:ilvl w:val="0"/>
          <w:numId w:val="19"/>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Institutional Process Analysis</w:t>
      </w:r>
    </w:p>
    <w:p w14:paraId="4B0C34B8" w14:textId="77777777" w:rsidR="00820814" w:rsidRPr="00F34A5E" w:rsidRDefault="00820814" w:rsidP="00820814">
      <w:pPr>
        <w:pStyle w:val="ListParagraph"/>
        <w:spacing w:after="240" w:line="240" w:lineRule="auto"/>
        <w:jc w:val="both"/>
        <w:rPr>
          <w:rFonts w:ascii="Times New Roman" w:hAnsi="Times New Roman"/>
          <w:sz w:val="24"/>
          <w:szCs w:val="24"/>
        </w:rPr>
      </w:pPr>
      <w:r w:rsidRPr="00F34A5E">
        <w:rPr>
          <w:rFonts w:ascii="Times New Roman" w:hAnsi="Times New Roman"/>
          <w:sz w:val="24"/>
          <w:szCs w:val="24"/>
        </w:rPr>
        <w:t>This stage examines how media message flows are produced and managed, how to make decisions, and how the media organization functions.</w:t>
      </w:r>
    </w:p>
    <w:p w14:paraId="2E4F5DCC" w14:textId="77777777" w:rsidR="00820814" w:rsidRPr="00F34A5E" w:rsidRDefault="00820814" w:rsidP="00820814">
      <w:pPr>
        <w:pStyle w:val="ListParagraph"/>
        <w:numPr>
          <w:ilvl w:val="0"/>
          <w:numId w:val="19"/>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Message System Analysis</w:t>
      </w:r>
    </w:p>
    <w:p w14:paraId="35CE249D" w14:textId="77777777" w:rsidR="00820814" w:rsidRPr="00F34A5E" w:rsidRDefault="00820814" w:rsidP="00820814">
      <w:pPr>
        <w:spacing w:after="240"/>
        <w:ind w:left="720"/>
        <w:jc w:val="both"/>
      </w:pPr>
      <w:r w:rsidRPr="00F34A5E">
        <w:t xml:space="preserve">This stage discusses television content in detail, measures the appearance of images, themes, the value of a message system in </w:t>
      </w:r>
      <w:r w:rsidRPr="00F34A5E">
        <w:t>the shows presented on television, and identifies how to form a community through the mass communication process.</w:t>
      </w:r>
    </w:p>
    <w:p w14:paraId="405F7C24" w14:textId="77777777" w:rsidR="00820814" w:rsidRPr="00F34A5E" w:rsidRDefault="00820814" w:rsidP="00820814">
      <w:pPr>
        <w:pStyle w:val="ListParagraph"/>
        <w:numPr>
          <w:ilvl w:val="0"/>
          <w:numId w:val="19"/>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Cultivation Analysis</w:t>
      </w:r>
    </w:p>
    <w:p w14:paraId="2A2A5A81" w14:textId="77777777" w:rsidR="00820814" w:rsidRPr="00F34A5E" w:rsidRDefault="00820814" w:rsidP="00820814">
      <w:pPr>
        <w:spacing w:after="240"/>
        <w:ind w:left="720"/>
        <w:jc w:val="both"/>
      </w:pPr>
      <w:r w:rsidRPr="00F34A5E">
        <w:t xml:space="preserve">This stage is to define the contribution of television to the audience towards the conceptualization of social reality, according to cultivation analysis, television contributes to the creation of a cultural framework or knowledge and the general concepts that underlie it. Social reality according to Berger and Luckman </w:t>
      </w:r>
      <w:r w:rsidRPr="00F34A5E">
        <w:fldChar w:fldCharType="begin" w:fldLock="1"/>
      </w:r>
      <w:r w:rsidRPr="00F34A5E">
        <w:instrText>ADDIN CSL_CITATION {"citationItems":[{"id":"ITEM-1","itemData":{"author":[{"dropping-particle":"","family":"Hamdan","given":"Hifza","non-dropping-particle":"","parse-names":false,"suffix":""}],"id":"ITEM-1","issued":{"date-parts":[["2017"]]},"title":"Kajian Teori dalam Penelitian Kualitatif","type":"article-journal"},"uris":["http://www.mendeley.com/documents/?uuid=4876977b-e8a1-4386-a427-939f313553c0"]}],"mendeley":{"formattedCitation":"(Hamdan, 2017)","plainTextFormattedCitation":"(Hamdan, 2017)","previouslyFormattedCitation":"(Hamdan, 2017)"},"properties":{"noteIndex":0},"schema":"https://github.com/citation-style-language/schema/raw/master/csl-citation.json"}</w:instrText>
      </w:r>
      <w:r w:rsidRPr="00F34A5E">
        <w:fldChar w:fldCharType="separate"/>
      </w:r>
      <w:r w:rsidRPr="00F34A5E">
        <w:rPr>
          <w:noProof/>
        </w:rPr>
        <w:t>(Hamdan, 2017)</w:t>
      </w:r>
      <w:r w:rsidRPr="00F34A5E">
        <w:fldChar w:fldCharType="end"/>
      </w:r>
      <w:r w:rsidRPr="00F34A5E">
        <w:t xml:space="preserve"> is the knowledge that is daily in nature that lives and develops in society such as concepts, general awareness, public discourse, or language, which form through a dialectical process which takes place in three stages, that is</w:t>
      </w:r>
    </w:p>
    <w:p w14:paraId="35DED025" w14:textId="77777777" w:rsidR="00820814" w:rsidRPr="00F34A5E" w:rsidRDefault="00820814" w:rsidP="00820814">
      <w:pPr>
        <w:pStyle w:val="ListParagraph"/>
        <w:numPr>
          <w:ilvl w:val="0"/>
          <w:numId w:val="20"/>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Externalization or adjustment</w:t>
      </w:r>
    </w:p>
    <w:p w14:paraId="3FE3E7A5" w14:textId="77777777" w:rsidR="00820814" w:rsidRPr="00F34A5E" w:rsidRDefault="00820814" w:rsidP="00820814">
      <w:pPr>
        <w:pStyle w:val="ListParagraph"/>
        <w:numPr>
          <w:ilvl w:val="0"/>
          <w:numId w:val="20"/>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Objectivity</w:t>
      </w:r>
    </w:p>
    <w:p w14:paraId="253A745E" w14:textId="77777777" w:rsidR="00820814" w:rsidRPr="00F34A5E" w:rsidRDefault="00820814" w:rsidP="00820814">
      <w:pPr>
        <w:pStyle w:val="ListParagraph"/>
        <w:numPr>
          <w:ilvl w:val="0"/>
          <w:numId w:val="20"/>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Internalization, which is a process in which individuals identify themselves with the institutions or organizations where the individual is a member.</w:t>
      </w:r>
    </w:p>
    <w:p w14:paraId="4E8F024E" w14:textId="77777777" w:rsidR="00820814" w:rsidRPr="00F34A5E" w:rsidRDefault="00820814" w:rsidP="00820814">
      <w:pPr>
        <w:spacing w:after="240"/>
        <w:ind w:firstLine="720"/>
        <w:jc w:val="both"/>
      </w:pPr>
      <w:r w:rsidRPr="00F34A5E">
        <w:t xml:space="preserve">Gerbner revealed </w:t>
      </w:r>
      <w:r w:rsidRPr="00F34A5E">
        <w:fldChar w:fldCharType="begin" w:fldLock="1"/>
      </w:r>
      <w:r w:rsidRPr="00F34A5E">
        <w:instrText>ADDIN CSL_CITATION {"citationItems":[{"id":"ITEM-1","itemData":{"ISSN":"1978-385X","abstract":"Cultivation analysis focused attention on television viewing of general consequences of television audience in a long period of time. Cultivation theory strove to understand and explain television dynamics as characteristic and strength of dominant cultures nowadays. Cultivation analysis applied a survey instrument that administratively represented respondents. Responses of television viewing were analyzed using variables of demography including gender%2C age%2C race%2C education%2C income%2C and political views %28liberal%2C moderate%2C and conservative%29. The cultivation analysis was a part of cultural indicators in a project research of Gerbner and his colleagues in which cultural indicators were data about reports related to reality conceptions through television viewing on any particular program. %0D%0AIn other words%2C violence behavior as shown in television was reflection of events around us. If the violence acts reflected legal rules that could not cope with situations as depicted in television acts%2C it could be the real ones. Violence that was presented on television considered as violence that took place in the world. The applicable legal rules to cope with criminal behaviors presented on television could be stated such as the case with our laws. Analysis of television cultivation therewith provided cultural homogenization or cultivation both in mainstreaming and resonance.  Abstract in Bahasa Indonesia :  analysis+of+cultivation%2C+mainstreaming%2C+resonance","author":[{"dropping-particle":"","family":"Ido Prijana Hadi","given":"","non-dropping-particle":"","parse-names":false,"suffix":""}],"container-title":"Scriptura","id":"ITEM-1","issue":"1","issued":{"date-parts":[["2007"]]},"page":"1-13","title":"Cultivation Theory Sebuah Perspektif Teoritik Dalam Analisis Televisi","type":"article-journal","volume":"1"},"uris":["http://www.mendeley.com/documents/?uuid=aeec7fc4-3bc2-4441-a413-0bface578825"]}],"mendeley":{"formattedCitation":"(Ido Prijana Hadi, 2007)","plainTextFormattedCitation":"(Ido Prijana Hadi, 2007)","previouslyFormattedCitation":"(Ido Prijana Hadi, 2007)"},"properties":{"noteIndex":0},"schema":"https://github.com/citation-style-language/schema/raw/master/csl-citation.json"}</w:instrText>
      </w:r>
      <w:r w:rsidRPr="00F34A5E">
        <w:fldChar w:fldCharType="separate"/>
      </w:r>
      <w:r w:rsidRPr="00F34A5E">
        <w:rPr>
          <w:noProof/>
        </w:rPr>
        <w:t>(Ido Prijana Hadi, 2007)</w:t>
      </w:r>
      <w:r w:rsidRPr="00F34A5E">
        <w:fldChar w:fldCharType="end"/>
      </w:r>
      <w:r w:rsidRPr="00F34A5E">
        <w:t xml:space="preserve">, the cultivation process occurs in two ways, namely: Mainstreaming and resonance are factors in the occurrence of cultivation </w:t>
      </w:r>
      <w:r w:rsidRPr="00F34A5E">
        <w:fldChar w:fldCharType="begin" w:fldLock="1"/>
      </w:r>
      <w:r w:rsidRPr="00F34A5E">
        <w:instrText>ADDIN CSL_CITATION {"citationItems":[{"id":"ITEM-1","itemData":{"DOI":"10.4324/9781003083467-26","author":[{"dropping-particle":"","family":"DeFleur","given":"Melvin L.","non-dropping-particle":"","parse-names":false,"suffix":""},{"dropping-particle":"","family":"DeFleur","given":"Margaret H.","non-dropping-particle":"","parse-names":false,"suffix":""}],"container-title":"Mass Communication Theories","id":"ITEM-1","issue":"56","issued":{"date-parts":[["2022"]]},"page":"306-315","title":"Cultivation Theory","type":"article-journal"},"uris":["http://www.mendeley.com/documents/?uuid=138d905e-6378-4e92-b52a-a7b51b0837f9"]}],"mendeley":{"formattedCitation":"(DeFleur &amp; DeFleur, 2022)","plainTextFormattedCitation":"(DeFleur &amp; DeFleur, 2022)","previouslyFormattedCitation":"(DeFleur &amp; DeFleur, 2022)"},"properties":{"noteIndex":0},"schema":"https://github.com/citation-style-language/schema/raw/master/csl-citation.json"}</w:instrText>
      </w:r>
      <w:r w:rsidRPr="00F34A5E">
        <w:fldChar w:fldCharType="separate"/>
      </w:r>
      <w:r w:rsidRPr="00F34A5E">
        <w:rPr>
          <w:noProof/>
        </w:rPr>
        <w:t>(DeFleur &amp; DeFleur, 2022)</w:t>
      </w:r>
      <w:r w:rsidRPr="00F34A5E">
        <w:fldChar w:fldCharType="end"/>
      </w:r>
      <w:r w:rsidRPr="00F34A5E">
        <w:t xml:space="preserve">, these two things become the necessary foundations in research on cultivation. The two factors adjust to the conditions found in this study, such as content containing elements of Korean popular culture which dominates social media </w:t>
      </w:r>
      <w:r w:rsidRPr="00F34A5E">
        <w:fldChar w:fldCharType="begin" w:fldLock="1"/>
      </w:r>
      <w:r w:rsidRPr="00F34A5E">
        <w:instrText>ADDIN CSL_CITATION {"citationItems":[{"id":"ITEM-1","itemData":{"abstract":"There is a shifting trend in the showbiz world over the past few years where anything related to Korea is highly anticipated, this is what the media called as \"Hallyu\" or \"Korean Wave\". It refers to the popularity of South Korean entertainment shows that increased significantly across the world, Indonesia is no exception. The spread of the Korean Wave cannot be separated from the important role of the mass media that has helped the flow of the Korean culture. It could be said so because the mass media spread the Korean Wave around the world. The mass media has a major role in the spread of the Korean Wave and the phenomenon of K-Pop. In this study the authors examined the use of the mass media to Hallyu as a popular culture and lifestyle of college students. This study used theory of Uses and Gratification, where the assumption of this theory is that audiences actively seek and use the media to search for information. This study used a qualitative approach to the nature of qualitative research. Informants in this study were four students of Bunda Mulia University who love Korean culture. The results obtained are that all the informants in this study indicate that the spread of Korean culture is an important role of the media; both print and electronic media. Variety of media were used to fulfill the need for desired information. The four informants in this study assume that internet is the most complete info-laden media to get information about Korean culture. Youtube is a main option to obtain latest KPop's information or music video, while television or magazine is still mainstream reliable source for movies, drama, and style-guide references. Thus, the mass media play an important role as the dissemination of Korean culture in the world, including Indonesia.","author":[{"dropping-particle":"","family":"Situmeang","given":"Ilona V Oisina","non-dropping-particle":"","parse-names":false,"suffix":""},{"dropping-particle":"","family":"Fakultas","given":"Pascasarjana","non-dropping-particle":"","parse-names":false,"suffix":""},{"dropping-particle":"","family":"Upi-Yai","given":"Komunikasi","non-dropping-particle":"","parse-names":false,"suffix":""},{"dropping-particle":"","family":"Diponegoro","given":"Jakarta Jl","non-dropping-particle":"","parse-names":false,"suffix":""},{"dropping-particle":"","family":"74","given":"No","non-dropping-particle":"","parse-names":false,"suffix":""},{"dropping-particle":"","family":"Pusat","given":"Jakarta","non-dropping-particle":"","parse-names":false,"suffix":""}],"container-title":"Mahasiswa Ilmu Komunikasi Universitas Bunda Mulia Jakarta) Jurnal Komunikologi","id":"ITEM-1","issued":{"date-parts":[["2015"]]},"page":"1","title":"Pemanfaatan Media Massa Terhadap Hallyu Sebagai Budaya Populer Dan Gaya Hidup Mahasiswa (Mahasiswa Ilmu Komunikasi Universitas Bunda Mulia, Jakarta)","type":"article-journal","volume":"12"},"uris":["http://www.mendeley.com/documents/?uuid=2af699cb-80ba-470e-9c49-b1b31d9349ca"]}],"mendeley":{"formattedCitation":"(Situmeang et al., 2015)","plainTextFormattedCitation":"(Situmeang et al., 2015)","previouslyFormattedCitation":"(Situmeang et al., 2015)"},"properties":{"noteIndex":0},"schema":"https://github.com/citation-style-language/schema/raw/master/csl-citation.json"}</w:instrText>
      </w:r>
      <w:r w:rsidRPr="00F34A5E">
        <w:fldChar w:fldCharType="separate"/>
      </w:r>
      <w:r w:rsidRPr="00F34A5E">
        <w:rPr>
          <w:noProof/>
        </w:rPr>
        <w:t>(Situmeang et al., 2015)</w:t>
      </w:r>
      <w:r w:rsidRPr="00F34A5E">
        <w:fldChar w:fldCharType="end"/>
      </w:r>
      <w:r w:rsidRPr="00F34A5E">
        <w:t xml:space="preserve">. Once we open the homepage of the site, there will be recommendation channels related to </w:t>
      </w:r>
      <w:proofErr w:type="spellStart"/>
      <w:r w:rsidRPr="00F34A5E">
        <w:t>Kpop</w:t>
      </w:r>
      <w:proofErr w:type="spellEnd"/>
      <w:r w:rsidRPr="00F34A5E">
        <w:t>, especially a line of South Korean television channels that integrate with social media. Besides, there is a similarity between the eastern cultural customs that the State of South Korea has with Indonesia, one example of which is the respect for parents which is usually found in everyday life which makes it easier for most Indonesians to accept.</w:t>
      </w:r>
    </w:p>
    <w:p w14:paraId="5F58411A" w14:textId="77777777" w:rsidR="00820814" w:rsidRPr="00F34A5E" w:rsidRDefault="00820814" w:rsidP="00820814">
      <w:pPr>
        <w:spacing w:after="240"/>
        <w:jc w:val="both"/>
      </w:pPr>
      <w:r w:rsidRPr="00F34A5E">
        <w:t>Social Media</w:t>
      </w:r>
    </w:p>
    <w:p w14:paraId="57C66952" w14:textId="77777777" w:rsidR="00820814" w:rsidRPr="00F34A5E" w:rsidRDefault="00820814" w:rsidP="00820814">
      <w:pPr>
        <w:spacing w:after="240"/>
        <w:jc w:val="both"/>
      </w:pPr>
      <w:r w:rsidRPr="00F34A5E">
        <w:t xml:space="preserve">According to Enda </w:t>
      </w:r>
      <w:proofErr w:type="spellStart"/>
      <w:r w:rsidRPr="00F34A5E">
        <w:t>Nasution</w:t>
      </w:r>
      <w:proofErr w:type="spellEnd"/>
      <w:r w:rsidRPr="00F34A5E">
        <w:t xml:space="preserve"> in the book Social Media Nation, 2013. The word "media" in social media comes from the word "medium" which interpret as a means or a place where people can relate to each other and establish social interactions. Social media is not like Mainstream Media like </w:t>
      </w:r>
      <w:r w:rsidRPr="00F34A5E">
        <w:lastRenderedPageBreak/>
        <w:t>newspapers, magazines or television. Social media in today's digital era has made it possible for one human to relate to another human being, without the limitations of time and space</w:t>
      </w:r>
    </w:p>
    <w:p w14:paraId="71C357B0" w14:textId="77777777" w:rsidR="00820814" w:rsidRPr="00F34A5E" w:rsidRDefault="00820814" w:rsidP="00820814">
      <w:pPr>
        <w:spacing w:after="240"/>
        <w:jc w:val="both"/>
        <w:rPr>
          <w:b/>
          <w:bCs/>
        </w:rPr>
      </w:pPr>
      <w:r w:rsidRPr="00F34A5E">
        <w:rPr>
          <w:b/>
          <w:bCs/>
        </w:rPr>
        <w:t>Conceptual Framework</w:t>
      </w:r>
    </w:p>
    <w:p w14:paraId="6E07E02A" w14:textId="77777777" w:rsidR="00820814" w:rsidRPr="00F34A5E" w:rsidRDefault="00820814" w:rsidP="00820814">
      <w:pPr>
        <w:spacing w:after="240"/>
        <w:jc w:val="both"/>
      </w:pPr>
      <w:r w:rsidRPr="00F34A5E">
        <w:rPr>
          <w:rFonts w:eastAsia="Malgun Gothic"/>
          <w:noProof/>
          <w:color w:val="000000" w:themeColor="text1"/>
          <w:lang w:eastAsia="id-ID"/>
        </w:rPr>
        <mc:AlternateContent>
          <mc:Choice Requires="wpg">
            <w:drawing>
              <wp:anchor distT="0" distB="0" distL="114300" distR="114300" simplePos="0" relativeHeight="251659264" behindDoc="0" locked="0" layoutInCell="1" allowOverlap="1" wp14:anchorId="760EEE4C" wp14:editId="35D8DE4F">
                <wp:simplePos x="0" y="0"/>
                <wp:positionH relativeFrom="column">
                  <wp:posOffset>52705</wp:posOffset>
                </wp:positionH>
                <wp:positionV relativeFrom="paragraph">
                  <wp:posOffset>13970</wp:posOffset>
                </wp:positionV>
                <wp:extent cx="3021330" cy="1428750"/>
                <wp:effectExtent l="0" t="0" r="26670" b="19050"/>
                <wp:wrapNone/>
                <wp:docPr id="1514493066" name="Group 15144930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1330" cy="1428750"/>
                          <a:chOff x="2538" y="10168"/>
                          <a:chExt cx="7428" cy="2938"/>
                        </a:xfrm>
                      </wpg:grpSpPr>
                      <wps:wsp>
                        <wps:cNvPr id="566870115" name="AutoShape 3"/>
                        <wps:cNvSpPr>
                          <a:spLocks noChangeArrowheads="1"/>
                        </wps:cNvSpPr>
                        <wps:spPr bwMode="auto">
                          <a:xfrm>
                            <a:off x="2538" y="11085"/>
                            <a:ext cx="2165" cy="1940"/>
                          </a:xfrm>
                          <a:prstGeom prst="roundRect">
                            <a:avLst>
                              <a:gd name="adj" fmla="val 16667"/>
                            </a:avLst>
                          </a:prstGeom>
                          <a:solidFill>
                            <a:srgbClr val="FFFFFF"/>
                          </a:solidFill>
                          <a:ln w="9525">
                            <a:solidFill>
                              <a:srgbClr val="000000"/>
                            </a:solidFill>
                            <a:round/>
                            <a:headEnd/>
                            <a:tailEnd/>
                          </a:ln>
                        </wps:spPr>
                        <wps:txbx>
                          <w:txbxContent>
                            <w:p w14:paraId="6FC73468" w14:textId="77777777" w:rsidR="00820814" w:rsidRDefault="00820814" w:rsidP="00820814">
                              <w:pPr>
                                <w:jc w:val="center"/>
                              </w:pPr>
                            </w:p>
                            <w:p w14:paraId="4832684D" w14:textId="77777777" w:rsidR="00820814" w:rsidRDefault="00820814" w:rsidP="00820814"/>
                            <w:p w14:paraId="50D828D0" w14:textId="77777777" w:rsidR="00820814" w:rsidRDefault="00820814" w:rsidP="00820814">
                              <w:pPr>
                                <w:jc w:val="center"/>
                              </w:pPr>
                              <w:r w:rsidRPr="006E281A">
                                <w:t>Korean media industry and Social Media</w:t>
                              </w:r>
                            </w:p>
                            <w:p w14:paraId="0FA2A169" w14:textId="77777777" w:rsidR="00820814" w:rsidRDefault="00820814" w:rsidP="00820814"/>
                            <w:p w14:paraId="6D16F78F" w14:textId="77777777" w:rsidR="00820814" w:rsidRPr="001155BE" w:rsidRDefault="00820814" w:rsidP="00820814">
                              <w:pPr>
                                <w:jc w:val="center"/>
                              </w:pPr>
                            </w:p>
                          </w:txbxContent>
                        </wps:txbx>
                        <wps:bodyPr rot="0" vert="horz" wrap="square" lIns="91440" tIns="45720" rIns="91440" bIns="45720" anchor="t" anchorCtr="0" upright="1">
                          <a:noAutofit/>
                        </wps:bodyPr>
                      </wps:wsp>
                      <wps:wsp>
                        <wps:cNvPr id="1131792463" name="Text Box 4"/>
                        <wps:cNvSpPr txBox="1">
                          <a:spLocks noChangeArrowheads="1"/>
                        </wps:cNvSpPr>
                        <wps:spPr bwMode="auto">
                          <a:xfrm>
                            <a:off x="2825" y="10168"/>
                            <a:ext cx="2093" cy="7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4F1CBF" w14:textId="77777777" w:rsidR="00820814" w:rsidRPr="00A71BA2" w:rsidRDefault="00820814" w:rsidP="00820814">
                              <w:pPr>
                                <w:jc w:val="center"/>
                              </w:pPr>
                              <w:r w:rsidRPr="006E281A">
                                <w:t>Institutional Process Analysis</w:t>
                              </w:r>
                            </w:p>
                          </w:txbxContent>
                        </wps:txbx>
                        <wps:bodyPr rot="0" vert="horz" wrap="square" lIns="91440" tIns="45720" rIns="91440" bIns="45720" anchor="t" anchorCtr="0" upright="1">
                          <a:noAutofit/>
                        </wps:bodyPr>
                      </wps:wsp>
                      <wps:wsp>
                        <wps:cNvPr id="1848571049" name="AutoShape 5"/>
                        <wps:cNvSpPr>
                          <a:spLocks noChangeArrowheads="1"/>
                        </wps:cNvSpPr>
                        <wps:spPr bwMode="auto">
                          <a:xfrm>
                            <a:off x="4834" y="12262"/>
                            <a:ext cx="323" cy="335"/>
                          </a:xfrm>
                          <a:prstGeom prst="rightArrow">
                            <a:avLst>
                              <a:gd name="adj1" fmla="val 59352"/>
                              <a:gd name="adj2" fmla="val 4365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60044609" name="AutoShape 6"/>
                        <wps:cNvSpPr>
                          <a:spLocks noChangeArrowheads="1"/>
                        </wps:cNvSpPr>
                        <wps:spPr bwMode="auto">
                          <a:xfrm>
                            <a:off x="5247" y="11085"/>
                            <a:ext cx="2075" cy="1940"/>
                          </a:xfrm>
                          <a:prstGeom prst="roundRect">
                            <a:avLst>
                              <a:gd name="adj" fmla="val 16667"/>
                            </a:avLst>
                          </a:prstGeom>
                          <a:solidFill>
                            <a:srgbClr val="FFFFFF"/>
                          </a:solidFill>
                          <a:ln w="9525">
                            <a:solidFill>
                              <a:srgbClr val="000000"/>
                            </a:solidFill>
                            <a:round/>
                            <a:headEnd/>
                            <a:tailEnd/>
                          </a:ln>
                        </wps:spPr>
                        <wps:txbx>
                          <w:txbxContent>
                            <w:p w14:paraId="7C5A4987" w14:textId="77777777" w:rsidR="00820814" w:rsidRDefault="00820814" w:rsidP="00820814">
                              <w:pPr>
                                <w:jc w:val="center"/>
                              </w:pPr>
                            </w:p>
                            <w:p w14:paraId="2EC3B049" w14:textId="77777777" w:rsidR="00820814" w:rsidRDefault="00820814" w:rsidP="00820814">
                              <w:pPr>
                                <w:jc w:val="center"/>
                              </w:pPr>
                            </w:p>
                            <w:p w14:paraId="244EBE42" w14:textId="77777777" w:rsidR="00820814" w:rsidRPr="00A71BA2" w:rsidRDefault="00820814" w:rsidP="00820814">
                              <w:pPr>
                                <w:jc w:val="center"/>
                                <w:rPr>
                                  <w:lang w:val="de-DE"/>
                                </w:rPr>
                              </w:pPr>
                              <w:r w:rsidRPr="006E281A">
                                <w:rPr>
                                  <w:lang w:val="de-DE"/>
                                </w:rPr>
                                <w:t>Content in Social Media</w:t>
                              </w:r>
                            </w:p>
                          </w:txbxContent>
                        </wps:txbx>
                        <wps:bodyPr rot="0" vert="horz" wrap="square" lIns="91440" tIns="45720" rIns="91440" bIns="45720" anchor="t" anchorCtr="0" upright="1">
                          <a:noAutofit/>
                        </wps:bodyPr>
                      </wps:wsp>
                      <wps:wsp>
                        <wps:cNvPr id="442298977" name="Text Box 7"/>
                        <wps:cNvSpPr txBox="1">
                          <a:spLocks noChangeArrowheads="1"/>
                        </wps:cNvSpPr>
                        <wps:spPr bwMode="auto">
                          <a:xfrm>
                            <a:off x="5247" y="10168"/>
                            <a:ext cx="2078" cy="7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2C4D6C" w14:textId="77777777" w:rsidR="00820814" w:rsidRPr="001155BE" w:rsidRDefault="00820814" w:rsidP="00820814">
                              <w:pPr>
                                <w:jc w:val="center"/>
                              </w:pPr>
                              <w:r w:rsidRPr="006E281A">
                                <w:t>Message System Analysis</w:t>
                              </w:r>
                            </w:p>
                          </w:txbxContent>
                        </wps:txbx>
                        <wps:bodyPr rot="0" vert="horz" wrap="square" lIns="91440" tIns="45720" rIns="91440" bIns="45720" anchor="t" anchorCtr="0" upright="1">
                          <a:noAutofit/>
                        </wps:bodyPr>
                      </wps:wsp>
                      <wps:wsp>
                        <wps:cNvPr id="1711558383" name="Text Box 8"/>
                        <wps:cNvSpPr txBox="1">
                          <a:spLocks noChangeArrowheads="1"/>
                        </wps:cNvSpPr>
                        <wps:spPr bwMode="auto">
                          <a:xfrm>
                            <a:off x="8078" y="10168"/>
                            <a:ext cx="1761" cy="7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C416DD" w14:textId="77777777" w:rsidR="00820814" w:rsidRPr="001155BE" w:rsidRDefault="00820814" w:rsidP="00820814">
                              <w:pPr>
                                <w:jc w:val="center"/>
                              </w:pPr>
                              <w:r w:rsidRPr="006E281A">
                                <w:t>Effects Analysis</w:t>
                              </w:r>
                            </w:p>
                          </w:txbxContent>
                        </wps:txbx>
                        <wps:bodyPr rot="0" vert="horz" wrap="square" lIns="91440" tIns="45720" rIns="91440" bIns="45720" anchor="t" anchorCtr="0" upright="1">
                          <a:noAutofit/>
                        </wps:bodyPr>
                      </wps:wsp>
                      <wps:wsp>
                        <wps:cNvPr id="207341228" name="AutoShape 9"/>
                        <wps:cNvSpPr>
                          <a:spLocks noChangeArrowheads="1"/>
                        </wps:cNvSpPr>
                        <wps:spPr bwMode="auto">
                          <a:xfrm>
                            <a:off x="7441" y="12262"/>
                            <a:ext cx="323" cy="335"/>
                          </a:xfrm>
                          <a:prstGeom prst="rightArrow">
                            <a:avLst>
                              <a:gd name="adj1" fmla="val 59352"/>
                              <a:gd name="adj2" fmla="val 4365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45397376" name="AutoShape 10"/>
                        <wps:cNvSpPr>
                          <a:spLocks noChangeArrowheads="1"/>
                        </wps:cNvSpPr>
                        <wps:spPr bwMode="auto">
                          <a:xfrm>
                            <a:off x="7891" y="11085"/>
                            <a:ext cx="2075" cy="2021"/>
                          </a:xfrm>
                          <a:prstGeom prst="roundRect">
                            <a:avLst>
                              <a:gd name="adj" fmla="val 16667"/>
                            </a:avLst>
                          </a:prstGeom>
                          <a:solidFill>
                            <a:srgbClr val="FFFFFF"/>
                          </a:solidFill>
                          <a:ln w="9525">
                            <a:solidFill>
                              <a:srgbClr val="000000"/>
                            </a:solidFill>
                            <a:round/>
                            <a:headEnd/>
                            <a:tailEnd/>
                          </a:ln>
                        </wps:spPr>
                        <wps:txbx>
                          <w:txbxContent>
                            <w:p w14:paraId="543D5377" w14:textId="77777777" w:rsidR="00820814" w:rsidRDefault="00820814" w:rsidP="00820814">
                              <w:pPr>
                                <w:jc w:val="center"/>
                              </w:pPr>
                              <w:r>
                                <w:t>Contribution to Users</w:t>
                              </w:r>
                            </w:p>
                            <w:p w14:paraId="4FB7D279" w14:textId="77777777" w:rsidR="00820814" w:rsidRPr="00804CB0" w:rsidRDefault="00820814" w:rsidP="00820814">
                              <w:pPr>
                                <w:jc w:val="center"/>
                              </w:pPr>
                              <w:r>
                                <w:t>(Cognitive, Affective, Behaviora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0EEE4C" id="Group 1514493066" o:spid="_x0000_s1026" style="position:absolute;left:0;text-align:left;margin-left:4.15pt;margin-top:1.1pt;width:237.9pt;height:112.5pt;z-index:251659264" coordorigin="2538,10168" coordsize="7428,2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">
                <v:roundrect id="AutoShape 3" o:spid="_x0000_s1027" style="position:absolute;left:2538;top:11085;width:2165;height:19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">
                  <v:textbox>
                    <w:txbxContent>
                      <w:p w14:paraId="6FC73468" w14:textId="77777777" w:rsidR="00820814" w:rsidRDefault="00820814" w:rsidP="00820814">
                        <w:pPr>
                          <w:jc w:val="center"/>
                        </w:pPr>
                      </w:p>
                      <w:p w14:paraId="4832684D" w14:textId="77777777" w:rsidR="00820814" w:rsidRDefault="00820814" w:rsidP="00820814"/>
                      <w:p w14:paraId="50D828D0" w14:textId="77777777" w:rsidR="00820814" w:rsidRDefault="00820814" w:rsidP="00820814">
                        <w:pPr>
                          <w:jc w:val="center"/>
                        </w:pPr>
                        <w:r w:rsidRPr="006E281A">
                          <w:t>Korean media industry and Social Media</w:t>
                        </w:r>
                      </w:p>
                      <w:p w14:paraId="0FA2A169" w14:textId="77777777" w:rsidR="00820814" w:rsidRDefault="00820814" w:rsidP="00820814"/>
                      <w:p w14:paraId="6D16F78F" w14:textId="77777777" w:rsidR="00820814" w:rsidRPr="001155BE" w:rsidRDefault="00820814" w:rsidP="00820814">
                        <w:pPr>
                          <w:jc w:val="center"/>
                        </w:pPr>
                      </w:p>
                    </w:txbxContent>
                  </v:textbox>
                </v:roundrect>
                <v:shapetype id="_x0000_t202" coordsize="21600,21600" o:spt="202" path="m,l,21600r21600,l21600,xe">
                  <v:stroke joinstyle="miter"/>
                  <v:path gradientshapeok="t" o:connecttype="rect"/>
                </v:shapetype>
                <v:shape id="Text Box 4" o:spid="_x0000_s1028" type="#_x0000_t202" style="position:absolute;left:2825;top:10168;width:2093;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" stroked="f">
                  <v:textbox>
                    <w:txbxContent>
                      <w:p w14:paraId="734F1CBF" w14:textId="77777777" w:rsidR="00820814" w:rsidRPr="00A71BA2" w:rsidRDefault="00820814" w:rsidP="00820814">
                        <w:pPr>
                          <w:jc w:val="center"/>
                        </w:pPr>
                        <w:r w:rsidRPr="006E281A">
                          <w:t>Institutional Process Analysi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 o:spid="_x0000_s1029" type="#_x0000_t13" style="position:absolute;left:4834;top:12262;width:323;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" adj="12171,4390"/>
                <v:roundrect id="AutoShape 6" o:spid="_x0000_s1030" style="position:absolute;left:5247;top:11085;width:2075;height:19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">
                  <v:textbox>
                    <w:txbxContent>
                      <w:p w14:paraId="7C5A4987" w14:textId="77777777" w:rsidR="00820814" w:rsidRDefault="00820814" w:rsidP="00820814">
                        <w:pPr>
                          <w:jc w:val="center"/>
                        </w:pPr>
                      </w:p>
                      <w:p w14:paraId="2EC3B049" w14:textId="77777777" w:rsidR="00820814" w:rsidRDefault="00820814" w:rsidP="00820814">
                        <w:pPr>
                          <w:jc w:val="center"/>
                        </w:pPr>
                      </w:p>
                      <w:p w14:paraId="244EBE42" w14:textId="77777777" w:rsidR="00820814" w:rsidRPr="00A71BA2" w:rsidRDefault="00820814" w:rsidP="00820814">
                        <w:pPr>
                          <w:jc w:val="center"/>
                          <w:rPr>
                            <w:lang w:val="de-DE"/>
                          </w:rPr>
                        </w:pPr>
                        <w:r w:rsidRPr="006E281A">
                          <w:rPr>
                            <w:lang w:val="de-DE"/>
                          </w:rPr>
                          <w:t>Content in Social Media</w:t>
                        </w:r>
                      </w:p>
                    </w:txbxContent>
                  </v:textbox>
                </v:roundrect>
                <v:shape id="Text Box 7" o:spid="_x0000_s1031" type="#_x0000_t202" style="position:absolute;left:5247;top:10168;width:2078;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" stroked="f">
                  <v:textbox>
                    <w:txbxContent>
                      <w:p w14:paraId="342C4D6C" w14:textId="77777777" w:rsidR="00820814" w:rsidRPr="001155BE" w:rsidRDefault="00820814" w:rsidP="00820814">
                        <w:pPr>
                          <w:jc w:val="center"/>
                        </w:pPr>
                        <w:r w:rsidRPr="006E281A">
                          <w:t>Message System Analysis</w:t>
                        </w:r>
                      </w:p>
                    </w:txbxContent>
                  </v:textbox>
                </v:shape>
                <v:shape id="Text Box 8" o:spid="_x0000_s1032" type="#_x0000_t202" style="position:absolute;left:8078;top:10168;width:1761;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" stroked="f">
                  <v:textbox>
                    <w:txbxContent>
                      <w:p w14:paraId="63C416DD" w14:textId="77777777" w:rsidR="00820814" w:rsidRPr="001155BE" w:rsidRDefault="00820814" w:rsidP="00820814">
                        <w:pPr>
                          <w:jc w:val="center"/>
                        </w:pPr>
                        <w:r w:rsidRPr="006E281A">
                          <w:t>Effects Analysis</w:t>
                        </w:r>
                      </w:p>
                    </w:txbxContent>
                  </v:textbox>
                </v:shape>
                <v:shape id="AutoShape 9" o:spid="_x0000_s1033" type="#_x0000_t13" style="position:absolute;left:7441;top:12262;width:323;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" adj="12171,4390"/>
                <v:roundrect id="AutoShape 10" o:spid="_x0000_s1034" style="position:absolute;left:7891;top:11085;width:2075;height:202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">
                  <v:textbox>
                    <w:txbxContent>
                      <w:p w14:paraId="543D5377" w14:textId="77777777" w:rsidR="00820814" w:rsidRDefault="00820814" w:rsidP="00820814">
                        <w:pPr>
                          <w:jc w:val="center"/>
                        </w:pPr>
                        <w:r>
                          <w:t>Contribution to Users</w:t>
                        </w:r>
                      </w:p>
                      <w:p w14:paraId="4FB7D279" w14:textId="77777777" w:rsidR="00820814" w:rsidRPr="00804CB0" w:rsidRDefault="00820814" w:rsidP="00820814">
                        <w:pPr>
                          <w:jc w:val="center"/>
                        </w:pPr>
                        <w:r>
                          <w:t>(Cognitive, Affective, Behavioral)</w:t>
                        </w:r>
                      </w:p>
                    </w:txbxContent>
                  </v:textbox>
                </v:roundrect>
              </v:group>
            </w:pict>
          </mc:Fallback>
        </mc:AlternateContent>
      </w:r>
    </w:p>
    <w:p w14:paraId="3F2F9462" w14:textId="77777777" w:rsidR="00820814" w:rsidRPr="00F34A5E" w:rsidRDefault="00820814" w:rsidP="00820814">
      <w:pPr>
        <w:spacing w:after="240"/>
        <w:jc w:val="both"/>
        <w:rPr>
          <w:b/>
          <w:bCs/>
        </w:rPr>
      </w:pPr>
    </w:p>
    <w:p w14:paraId="1F5C4773" w14:textId="77777777" w:rsidR="00820814" w:rsidRPr="00F34A5E" w:rsidRDefault="00820814" w:rsidP="00820814">
      <w:pPr>
        <w:pStyle w:val="BodyText"/>
        <w:contextualSpacing/>
        <w:jc w:val="both"/>
        <w:rPr>
          <w:noProof/>
          <w:color w:val="000000"/>
          <w:szCs w:val="24"/>
        </w:rPr>
      </w:pPr>
    </w:p>
    <w:p w14:paraId="322DC412" w14:textId="77777777" w:rsidR="00820814" w:rsidRPr="00F34A5E" w:rsidRDefault="00820814" w:rsidP="00820814">
      <w:pPr>
        <w:pStyle w:val="BodyText"/>
        <w:contextualSpacing/>
        <w:jc w:val="both"/>
        <w:rPr>
          <w:noProof/>
          <w:color w:val="000000"/>
          <w:szCs w:val="24"/>
        </w:rPr>
      </w:pPr>
    </w:p>
    <w:p w14:paraId="20C7B058" w14:textId="77777777" w:rsidR="00820814" w:rsidRPr="00F34A5E" w:rsidRDefault="00820814" w:rsidP="00820814">
      <w:pPr>
        <w:pStyle w:val="BodyText"/>
        <w:contextualSpacing/>
        <w:jc w:val="both"/>
        <w:rPr>
          <w:noProof/>
          <w:color w:val="000000"/>
          <w:szCs w:val="24"/>
        </w:rPr>
      </w:pPr>
    </w:p>
    <w:p w14:paraId="27C4F696" w14:textId="77777777" w:rsidR="00820814" w:rsidRPr="00F34A5E" w:rsidRDefault="00820814" w:rsidP="00820814">
      <w:pPr>
        <w:pStyle w:val="BodyText"/>
        <w:contextualSpacing/>
        <w:jc w:val="both"/>
        <w:rPr>
          <w:noProof/>
          <w:color w:val="000000"/>
          <w:szCs w:val="24"/>
        </w:rPr>
      </w:pPr>
    </w:p>
    <w:p w14:paraId="4A34B16F" w14:textId="77777777" w:rsidR="00820814" w:rsidRPr="00F34A5E" w:rsidRDefault="00820814" w:rsidP="00820814">
      <w:pPr>
        <w:pStyle w:val="BodyText"/>
        <w:contextualSpacing/>
        <w:jc w:val="both"/>
        <w:rPr>
          <w:noProof/>
          <w:color w:val="000000"/>
          <w:szCs w:val="24"/>
        </w:rPr>
      </w:pPr>
      <w:r w:rsidRPr="00F34A5E">
        <w:rPr>
          <w:noProof/>
          <w:color w:val="000000"/>
          <w:szCs w:val="24"/>
        </w:rPr>
        <w:t>from directly used sources, such as Mulyana (in Subekti, 2016: 23).</w:t>
      </w:r>
    </w:p>
    <w:p w14:paraId="6287BA1A" w14:textId="77777777" w:rsidR="00820814" w:rsidRPr="00F34A5E" w:rsidRDefault="00820814" w:rsidP="00820814">
      <w:pPr>
        <w:pStyle w:val="BodyText"/>
        <w:ind w:firstLine="426"/>
        <w:contextualSpacing/>
        <w:jc w:val="both"/>
        <w:rPr>
          <w:noProof/>
          <w:color w:val="000000"/>
          <w:szCs w:val="24"/>
          <w:lang w:val="en-GB"/>
        </w:rPr>
      </w:pPr>
    </w:p>
    <w:p w14:paraId="0BFB5BED" w14:textId="77777777" w:rsidR="00820814" w:rsidRPr="00F34A5E" w:rsidRDefault="00820814" w:rsidP="00820814">
      <w:pPr>
        <w:pStyle w:val="BodyText"/>
        <w:contextualSpacing/>
        <w:jc w:val="both"/>
        <w:rPr>
          <w:b/>
          <w:bCs/>
          <w:noProof/>
          <w:szCs w:val="24"/>
          <w:lang w:val="en-AU"/>
        </w:rPr>
      </w:pPr>
    </w:p>
    <w:p w14:paraId="45025CD4" w14:textId="77777777" w:rsidR="00820814" w:rsidRPr="00F34A5E" w:rsidRDefault="00820814" w:rsidP="00820814">
      <w:pPr>
        <w:pStyle w:val="BodyText"/>
        <w:contextualSpacing/>
        <w:jc w:val="both"/>
        <w:rPr>
          <w:b/>
          <w:bCs/>
          <w:noProof/>
          <w:szCs w:val="24"/>
          <w:lang w:val="en-AU"/>
        </w:rPr>
      </w:pPr>
      <w:r w:rsidRPr="00F34A5E">
        <w:rPr>
          <w:b/>
          <w:bCs/>
          <w:noProof/>
          <w:szCs w:val="24"/>
          <w:lang w:val="en-AU"/>
        </w:rPr>
        <w:t>RESEARCH METHOD</w:t>
      </w:r>
    </w:p>
    <w:p w14:paraId="06B000AB" w14:textId="77777777" w:rsidR="00820814" w:rsidRPr="00F34A5E" w:rsidRDefault="00820814" w:rsidP="00820814">
      <w:pPr>
        <w:spacing w:after="240"/>
        <w:jc w:val="both"/>
      </w:pPr>
      <w:r w:rsidRPr="00F34A5E">
        <w:t xml:space="preserve">This research design uses descriptive research using a qualitative approach. In qualitative research, the research instrument or tool is the researcher himself—qualitative researchers as human instrument </w:t>
      </w:r>
      <w:r w:rsidRPr="00F34A5E">
        <w:fldChar w:fldCharType="begin" w:fldLock="1"/>
      </w:r>
      <w:r w:rsidRPr="00F34A5E">
        <w:instrText>ADDIN CSL_CITATION {"citationItems":[{"id":"ITEM-1","itemData":{"ISBN":"9780205961252","abstract":"(Çev : Sever, M., Yurtseven, Z. A.)","author":[{"dropping-particle":"","family":"Christensen","given":"Larry B","non-dropping-particle":"","parse-names":false,"suffix":""},{"dropping-particle":"","family":"Johnson","given":"R Burke","non-dropping-particle":"","parse-names":false,"suffix":""},{"dropping-particle":"","family":"Turner","given":"Lisa A","non-dropping-particle":"","parse-names":false,"suffix":""}],"container-title":"Araştırma Yöntemleri Desen ve Analiz","id":"ITEM-1","issued":{"date-parts":[["2014"]]},"page":"217-249","title":"Research Methods, Design, and Analysis","type":"article-journal"},"uris":["http://www.mendeley.com/documents/?uuid=a33d167b-9489-479c-8d08-a3ac29c7a8bc"]},{"id":"ITEM-2","itemData":{"ISBN":"9780073521503","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container-title":"Business Research Methods","id":"ITEM-2","issued":{"date-parts":[["2014"]]},"number-of-pages":"142-169","title":"Business Research Methods 12th Edition","type":"book"},"uris":["http://www.mendeley.com/documents/?uuid=e2d9bb3e-0f46-4d78-b148-0a6771901578"]}],"mendeley":{"formattedCitation":"(Christensen et al., 2014; Cooper &amp; Schindler, 2014)","plainTextFormattedCitation":"(Christensen et al., 2014; Cooper &amp; Schindler, 2014)","previouslyFormattedCitation":"(Christensen et al., 2014; Cooper &amp; Schindler, 2014)"},"properties":{"noteIndex":0},"schema":"https://github.com/citation-style-language/schema/raw/master/csl-citation.json"}</w:instrText>
      </w:r>
      <w:r w:rsidRPr="00F34A5E">
        <w:fldChar w:fldCharType="separate"/>
      </w:r>
      <w:r w:rsidRPr="00F34A5E">
        <w:rPr>
          <w:noProof/>
        </w:rPr>
        <w:t>(Christensen et al., 2014; Cooper &amp; Schindler, 2014)</w:t>
      </w:r>
      <w:r w:rsidRPr="00F34A5E">
        <w:fldChar w:fldCharType="end"/>
      </w:r>
      <w:r w:rsidRPr="00F34A5E">
        <w:t>.</w:t>
      </w:r>
    </w:p>
    <w:p w14:paraId="291656D2" w14:textId="77777777" w:rsidR="00820814" w:rsidRPr="00F34A5E" w:rsidRDefault="00820814" w:rsidP="00820814">
      <w:pPr>
        <w:spacing w:after="240"/>
        <w:jc w:val="both"/>
        <w:rPr>
          <w:b/>
          <w:bCs/>
        </w:rPr>
      </w:pPr>
      <w:r w:rsidRPr="00F34A5E">
        <w:rPr>
          <w:b/>
          <w:bCs/>
        </w:rPr>
        <w:t>Resources</w:t>
      </w:r>
    </w:p>
    <w:p w14:paraId="590D80B1" w14:textId="77777777" w:rsidR="00820814" w:rsidRPr="00F34A5E" w:rsidRDefault="00820814" w:rsidP="00820814">
      <w:pPr>
        <w:jc w:val="both"/>
      </w:pPr>
      <w:r w:rsidRPr="00F34A5E">
        <w:t>The primary sources of information or data sources in qualitative research are words and actions, while written data, photos, and statistics are additional data (</w:t>
      </w:r>
      <w:proofErr w:type="spellStart"/>
      <w:r w:rsidRPr="00F34A5E">
        <w:t>Moleong</w:t>
      </w:r>
      <w:proofErr w:type="spellEnd"/>
      <w:r w:rsidRPr="00F34A5E">
        <w:t xml:space="preserve">, 2007: 157), </w:t>
      </w:r>
      <w:proofErr w:type="spellStart"/>
      <w:proofErr w:type="gramStart"/>
      <w:r w:rsidRPr="00F34A5E">
        <w:t>namely:Korean</w:t>
      </w:r>
      <w:proofErr w:type="spellEnd"/>
      <w:proofErr w:type="gramEnd"/>
      <w:r w:rsidRPr="00F34A5E">
        <w:t xml:space="preserve"> drama fans, Accessing social media is relatively high, Join the community. Researchers used 4 (four) informants as sources of information about the impact and contribution of cultural transmission</w:t>
      </w:r>
    </w:p>
    <w:p w14:paraId="418DB958" w14:textId="2E08FB57" w:rsidR="00820814" w:rsidRDefault="00820814" w:rsidP="006B146E">
      <w:pPr>
        <w:spacing w:line="360" w:lineRule="auto"/>
        <w:contextualSpacing/>
        <w:jc w:val="both"/>
        <w:rPr>
          <w:b/>
          <w:bCs/>
          <w:color w:val="000000"/>
          <w:sz w:val="24"/>
          <w:szCs w:val="24"/>
        </w:rPr>
      </w:pPr>
    </w:p>
    <w:p w14:paraId="5506C2EF" w14:textId="77777777" w:rsidR="00820814" w:rsidRPr="00F34A5E" w:rsidRDefault="00820814" w:rsidP="00820814">
      <w:pPr>
        <w:pStyle w:val="BodyText"/>
        <w:contextualSpacing/>
        <w:jc w:val="both"/>
        <w:rPr>
          <w:b/>
          <w:noProof/>
          <w:szCs w:val="24"/>
          <w:lang w:val="en-AU"/>
        </w:rPr>
      </w:pPr>
      <w:r w:rsidRPr="00F34A5E">
        <w:rPr>
          <w:b/>
          <w:noProof/>
          <w:szCs w:val="24"/>
          <w:lang w:val="en-AU"/>
        </w:rPr>
        <w:t>RESULTS AND DISCUSSION</w:t>
      </w:r>
    </w:p>
    <w:p w14:paraId="7F711D77" w14:textId="77777777" w:rsidR="00820814" w:rsidRPr="00F34A5E" w:rsidRDefault="00820814" w:rsidP="00820814">
      <w:pPr>
        <w:spacing w:after="240"/>
        <w:jc w:val="both"/>
      </w:pPr>
      <w:r w:rsidRPr="00F34A5E">
        <w:t>Based on the research findings, the analysis of the research results describes linking the theory with the research data obtained from the key informants and the validity of which tested through the source triangulation technique. Following the research objectives, the description of the analysis of the research results will be carried out by grouping into three parts of the analysis, according to the stages in cultivation research, namely:</w:t>
      </w:r>
    </w:p>
    <w:p w14:paraId="31846BD9" w14:textId="77777777" w:rsidR="00820814" w:rsidRPr="00F34A5E" w:rsidRDefault="00820814" w:rsidP="00820814">
      <w:pPr>
        <w:spacing w:after="240"/>
        <w:jc w:val="both"/>
        <w:rPr>
          <w:b/>
          <w:bCs/>
        </w:rPr>
      </w:pPr>
      <w:r w:rsidRPr="00F34A5E">
        <w:rPr>
          <w:b/>
          <w:bCs/>
        </w:rPr>
        <w:t>Institutional Process Analysis</w:t>
      </w:r>
    </w:p>
    <w:p w14:paraId="402A22FF" w14:textId="77777777" w:rsidR="00820814" w:rsidRPr="00F34A5E" w:rsidRDefault="00820814" w:rsidP="00820814">
      <w:pPr>
        <w:spacing w:after="240"/>
        <w:jc w:val="both"/>
      </w:pPr>
      <w:r w:rsidRPr="00F34A5E">
        <w:t>As the presentation and data results have described, it can describe how the Korean mass media industry manages, produces messages and distributes them by utilizing social media.</w:t>
      </w:r>
    </w:p>
    <w:p w14:paraId="2B8D6F33" w14:textId="77777777" w:rsidR="00820814" w:rsidRPr="00F34A5E" w:rsidRDefault="00820814" w:rsidP="00820814">
      <w:pPr>
        <w:spacing w:after="240"/>
        <w:ind w:firstLine="720"/>
        <w:jc w:val="both"/>
      </w:pPr>
      <w:r w:rsidRPr="00F34A5E">
        <w:t xml:space="preserve">The success of Korean popular culture, which has spread to various countries, cannot separate from the interference of the government. Both in terms of policies and regulations, driven by the wave of popularity of Korean popular culture that is widespread in Asia, and refers to technology that helps change a culture, including cultural heritage and the mass media. In 2001, the Korean Government, through the ministry of culture and tourism, formed an agency called the Korean Creative Content Agency (KOCCA), which received an annual budget of 90 million dollars. The agency is in charge of regulating cultural content and supporting small companies that produce cultural products, such as television shows, films, dramas and others. That is why artist management agencies in South Korea have now begun to appear, which have helped enliven the Korean entertainment industry, by launching new faces of singers, boy groups or girl groups that we can find their channels. It is a concrete step by the Korean government in supporting the Korean entertainment media industry so that it can still fly the Korean Wave flag around the world </w:t>
      </w:r>
      <w:r w:rsidRPr="00F34A5E">
        <w:fldChar w:fldCharType="begin" w:fldLock="1"/>
      </w:r>
      <w:r w:rsidRPr="00F34A5E">
        <w:instrText>ADDIN CSL_CITATION {"citationItems":[{"id":"ITEM-1","itemData":{"abstract":"Penelitian ini bertujuan untuk mengetahui pengaruh yang dihasilkan oleh budaya Korean wave yang tersebar melalui media online terhadap gaya hidup mahasiswa. Penelitian ini dilakukan pada mahasiswa IAIN Kudus yang memilki ketertarikan terhadap budaya Korean wave. Dengn menggunakan pendekatan Kualitatif, dengan metode deskriptif serta analisis data dari Miles dan Hubereman, penelitian ini menjelaskan tentang hubungan media online dengan Korean wave, penafsiran Korean wave dari sudut pandang mahasiswa, perubahan dalam hidup Korean fans serta gaya hidup Korean fans yang disebabkan adanya interkasi dengan fenomena Korean wave. Ekspansi Korean wave tidak terlepas dari pengaruh global media massa. Media massa membawa nilai-nilai budaya yang mempegaruhi dengan cepat dalam lingkungan internasional. Antusiasme khalayak terhadap Korean wave secara tidak langsung dapat mengubah perilaku seseorang. Budaya Korean wave misalnya. Berbagai budaya yang ditimbul dari Korean wave kebanyakan berawal dari K-Pop dan K-drama memunculkan sifat ketertarikan. Ketertarikan yang muncul dapat menimbulkan fanatik dan fanatisme. Sikap-sikap tersebut dapat memicu timbulnya gaya hidup yang konsumtif.","author":[{"dropping-particle":"","family":"Rosyada","given":"Amrina","non-dropping-particle":"","parse-names":false,"suffix":""},{"dropping-particle":"","family":"Rohimi","given":"Primi","non-dropping-particle":"","parse-names":false,"suffix":""}],"id":"ITEM-1","issued":{"date-parts":[["2022"]]},"page":"93-103","title":"Kultivasi Korean Wave Pada Gaya Hidup K-Fans Mahasiswa IAIN Kudus Melalui Media Online","type":"article-journal","volume":"1"},"uris":["http://www.mendeley.com/documents/?uuid=15be4041-a4ff-4457-a5ed-74a8c95ac1a7"]}],"mendeley":{"formattedCitation":"(Rosyada &amp; Rohimi, 2022)","plainTextFormattedCitation":"(Rosyada &amp; Rohimi, 2022)","previouslyFormattedCitation":"(Rosyada &amp; Rohimi, 2022)"},"properties":{"noteIndex":0},"schema":"https://github.com/citation-style-language/schema/raw/master/csl-citation.json"}</w:instrText>
      </w:r>
      <w:r w:rsidRPr="00F34A5E">
        <w:fldChar w:fldCharType="separate"/>
      </w:r>
      <w:r w:rsidRPr="00F34A5E">
        <w:rPr>
          <w:noProof/>
        </w:rPr>
        <w:t>(Rosyada &amp; Rohimi, 2022)</w:t>
      </w:r>
      <w:r w:rsidRPr="00F34A5E">
        <w:fldChar w:fldCharType="end"/>
      </w:r>
      <w:r w:rsidRPr="00F34A5E">
        <w:t>.</w:t>
      </w:r>
    </w:p>
    <w:p w14:paraId="6BEFB3D8" w14:textId="77777777" w:rsidR="00820814" w:rsidRPr="00F34A5E" w:rsidRDefault="00820814" w:rsidP="00820814">
      <w:pPr>
        <w:spacing w:after="240"/>
        <w:ind w:firstLine="720"/>
        <w:jc w:val="both"/>
      </w:pPr>
      <w:r w:rsidRPr="00F34A5E">
        <w:t xml:space="preserve">In today's era of technological development, the Internet has become the most influential primary media in the world, along with the rapid growth of social media such as Facebook and Twitter. Korean entertainment companies certainly do not want to miss this momentum; they have taken part in spreading the craze for K-pop around the world in recent years. They actively optimize the use of social networking services such as Facebook, Twitter and also manage their channels </w:t>
      </w:r>
      <w:r w:rsidRPr="00F34A5E">
        <w:fldChar w:fldCharType="begin" w:fldLock="1"/>
      </w:r>
      <w:r w:rsidRPr="00F34A5E">
        <w:instrText>ADDIN CSL_CITATION {"citationItems":[{"id":"ITEM-1","itemData":{"DOI":"10.24329/aspikom.v4i1.484","ISSN":"2087-0442","abstract":"Korean culture was introduced in Indonesia since early 2000s through dramas, movies and musics. However, the Korean fever lasts about a decade. During that period, this commodity became better known as Korean Pop or K-Pop where teenagers who became the biggest consumers of this commodity known as K-Popers. K-Popers can not be separated from the technology development and the use of social media. This study is carried out using three aspects (frequency, duration and attention) of media exposure theory. The purpose of this study is to understand the effect of K-Pop information access on the teenager's social media dependency. This study is utilizing explanatory quantitative approach based on survey to 71 10th grade students of Unified Model High School of Madani Palu. Obtained data are analyzed using linear regression method. The results of the study shows that the effect of the frequency, duration and attention aspects in the population's access to K-Pop informations to the teenager's social media dependency of Palu City is at 77,1%. Thus, it is concluded that there is a direct effect on K-Pop information access to the teenager's social media dependency. The substance provided by this study offers new point of view on the educational approach of social media usage in Palu City to improve the self-control and selective behaviour of social media usage.","author":[{"dropping-particle":"","family":"Khairil","given":"Muhammad","non-dropping-particle":"","parse-names":false,"suffix":""},{"dropping-particle":"","family":"Yusaputra","given":"Muhammad Isa","non-dropping-particle":"","parse-names":false,"suffix":""},{"dropping-particle":"","family":".","given":"Nikmatusholeha","non-dropping-particle":"","parse-names":false,"suffix":""}],"container-title":"Jurnal ASPIKOM","id":"ITEM-1","issue":"1","issued":{"date-parts":[["2019"]]},"page":"14","title":"Efek Ketergantungan Remaja K-Popers Terhadap Media Sosial di Kota Palu","type":"article-journal","volume":"4"},"uris":["http://www.mendeley.com/documents/?uuid=3e1c673f-ed53-40b0-a001-0152aab21812"]}],"mendeley":{"formattedCitation":"(Khairil et al., 2019)","plainTextFormattedCitation":"(Khairil et al., 2019)","previouslyFormattedCitation":"(Khairil et al., 2019)"},"properties":{"noteIndex":0},"schema":"https://github.com/citation-style-language/schema/raw/master/csl-citation.json"}</w:instrText>
      </w:r>
      <w:r w:rsidRPr="00F34A5E">
        <w:fldChar w:fldCharType="separate"/>
      </w:r>
      <w:r w:rsidRPr="00F34A5E">
        <w:rPr>
          <w:noProof/>
        </w:rPr>
        <w:t>(Khairil et al., 2019)</w:t>
      </w:r>
      <w:r w:rsidRPr="00F34A5E">
        <w:fldChar w:fldCharType="end"/>
      </w:r>
      <w:r w:rsidRPr="00F34A5E">
        <w:t>. One example of the use of social media by Korean entertainment agency companies, we can see at SM Entertainment, one of the leading and largest artist management agencies in South Korea. SM Entertainment has launched many famous boy groups and girl groups, one of the Girls Generation, which has a high enough popularity, as evidenced by their music video entitled 'Gee' which has viewers more than 100 million with audiences from different countries.</w:t>
      </w:r>
    </w:p>
    <w:p w14:paraId="65D347C6" w14:textId="77777777" w:rsidR="00820814" w:rsidRPr="00F34A5E" w:rsidRDefault="00820814" w:rsidP="00820814">
      <w:pPr>
        <w:spacing w:after="240"/>
        <w:ind w:firstLine="720"/>
        <w:jc w:val="both"/>
      </w:pPr>
      <w:r w:rsidRPr="00F34A5E">
        <w:t xml:space="preserve">The founder and producer of SM Entertainment, Lee Soo-Man, described the company's strategy as 'culture technology'. He stated that cultural technology is different from information technology; culture technology is more refined and complicated, mostly because it is related to businesses involving hidden assets and unpredictable human resources and their growth potential. Entertainment industry agencies are actively studying consumer needs, and the selling point of individual marketing, to produce artists who can win the hearts of the local community. The </w:t>
      </w:r>
      <w:proofErr w:type="spellStart"/>
      <w:r w:rsidRPr="00F34A5E">
        <w:t>manoeuvre</w:t>
      </w:r>
      <w:proofErr w:type="spellEnd"/>
      <w:r w:rsidRPr="00F34A5E">
        <w:t xml:space="preserve"> that SM Entertainment has made in </w:t>
      </w:r>
      <w:r w:rsidRPr="00F34A5E">
        <w:lastRenderedPageBreak/>
        <w:t>executing this strategy is to launch Chinese-born artists who have been trained in Korea and then sent back to China to debut and have a career there. However, they still carry the K-pop flag. (Korean Culture and Information Service, 2011: 70).</w:t>
      </w:r>
    </w:p>
    <w:p w14:paraId="75755CC1" w14:textId="77777777" w:rsidR="00820814" w:rsidRPr="00F34A5E" w:rsidRDefault="00820814" w:rsidP="00820814">
      <w:pPr>
        <w:spacing w:after="240"/>
        <w:jc w:val="both"/>
        <w:rPr>
          <w:b/>
          <w:bCs/>
        </w:rPr>
      </w:pPr>
      <w:r w:rsidRPr="00F34A5E">
        <w:rPr>
          <w:b/>
          <w:bCs/>
        </w:rPr>
        <w:t>Message System Analysis</w:t>
      </w:r>
    </w:p>
    <w:p w14:paraId="3274528C" w14:textId="77777777" w:rsidR="00820814" w:rsidRPr="00F34A5E" w:rsidRDefault="00820814" w:rsidP="00820814">
      <w:pPr>
        <w:spacing w:after="240"/>
        <w:ind w:left="720"/>
        <w:jc w:val="both"/>
      </w:pPr>
      <w:r w:rsidRPr="00F34A5E">
        <w:t xml:space="preserve">The convergence of social media with K-pop has developed a widespread Korean music boom in various countries </w:t>
      </w:r>
      <w:r w:rsidRPr="00F34A5E">
        <w:fldChar w:fldCharType="begin" w:fldLock="1"/>
      </w:r>
      <w:r w:rsidRPr="00F34A5E">
        <w:instrText>ADDIN CSL_CITATION {"citationItems":[{"id":"ITEM-1","itemData":{"abstract":"The purpose of this research is to find out the impact of Korean dramas which is aired by New Media against the behaviour of teenagers populated in Jakarta. Korean Wave is a term to describe a spread of Korean popular culture, which is consisted of drama, music, fashion, and its movies to the whole world. In this research, the researchers analyse one of the Korean popular culture, which is Korean drama series. The purposes of this research are to discover both good and negative impact as the result of enjoying the Korean drama series screening and to be aware of how to take a precaution of the negative sides in consuming time to watch Korean drama series based on the expert's opinion. The research method to pick by the researchers is a descriptive analysis method which describes an event based on data and facts, whereat those will be analysed qualitatively afterwards. And, the technique of submitting the data is by doing a profound interview, which is including the \"Korean Lovers\" teenage informant in Jakarta, parents of Korean lovers, and the Communication Lecturer. This is also adding a documentation study of the informant. This research indicates good and negative impacts. The good side is taken from the existence of transferring knowledge about culture, language, and manner. Meanwhile, the negative side is taken from the consumptive behaviour and another habit of imitating by the teenagers, especially the Korean Lovers ones in Jakarta.","author":[{"dropping-particle":"","family":"Tian","given":"Ka","non-dropping-particle":"","parse-names":false,"suffix":""},{"dropping-particle":"","family":"Logahan","given":"Jerry M","non-dropping-particle":"","parse-names":false,"suffix":""}],"container-title":"Jurnal SISTEM INFORMASI","id":"ITEM-1","issue":"1","issued":{"date-parts":[["2019"]]},"page":"15-26","title":"Dampak Tayangan Korean Drama Di New Media Terhadap Perilaku Remaja Kota Korean Lovers Di Jakarta","type":"article-journal","volume":"1"},"uris":["http://www.mendeley.com/documents/?uuid=dc9e0eb5-158e-405d-9386-5a45ddf7ad5f"]}],"mendeley":{"formattedCitation":"(Tian &amp; Logahan, 2019)","plainTextFormattedCitation":"(Tian &amp; Logahan, 2019)","previouslyFormattedCitation":"(Tian &amp; Logahan, 2019)"},"properties":{"noteIndex":0},"schema":"https://github.com/citation-style-language/schema/raw/master/csl-citation.json"}</w:instrText>
      </w:r>
      <w:r w:rsidRPr="00F34A5E">
        <w:fldChar w:fldCharType="separate"/>
      </w:r>
      <w:r w:rsidRPr="00F34A5E">
        <w:rPr>
          <w:noProof/>
        </w:rPr>
        <w:t>(Tian &amp; Logahan, 2019)</w:t>
      </w:r>
      <w:r w:rsidRPr="00F34A5E">
        <w:fldChar w:fldCharType="end"/>
      </w:r>
      <w:r w:rsidRPr="00F34A5E">
        <w:t xml:space="preserve">. One of the reasons K-pop is so loved globally is because the way people enjoy music has changed. In the past, people had to buy CDs or listen to music on television or radio, but nowadays, thanks to the development of, people can find the music they want for themselves. Also, it provides more music in a video than in audio. Music today is not only enjoyed through the sense of hearing, but also through the sense of sight because today's music is not only supported by strong melodies and rhythms, but also by dancing and stunning artist performances. The Korean entertainment industry creatively packs a form of cultural product in such a way, for example through Korean dramas with the theme of everyday life with easy-to-understand storylines, supported by soundtracks that are deliberately created to suit the storyline and are usually sung by singers. - famous singers, besides, the success of dramas in Korea </w:t>
      </w:r>
      <w:r w:rsidRPr="00F34A5E">
        <w:fldChar w:fldCharType="begin" w:fldLock="1"/>
      </w:r>
      <w:r w:rsidRPr="00F34A5E">
        <w:instrText>ADDIN CSL_CITATION {"citationItems":[{"id":"ITEM-1","itemData":{"abstract":"Penelitian ini bertujuan untuk mengetahui pengaruh yang dihasilkan oleh budaya Korean wave yang tersebar melalui media online terhadap gaya hidup mahasiswa. Penelitian ini dilakukan pada mahasiswa IAIN Kudus yang memilki ketertarikan terhadap budaya Korean wave. Dengn menggunakan pendekatan Kualitatif, dengan metode deskriptif serta analisis data dari Miles dan Hubereman, penelitian ini menjelaskan tentang hubungan media online dengan Korean wave, penafsiran Korean wave dari sudut pandang mahasiswa, perubahan dalam hidup Korean fans serta gaya hidup Korean fans yang disebabkan adanya interkasi dengan fenomena Korean wave. Ekspansi Korean wave tidak terlepas dari pengaruh global media massa. Media massa membawa nilai-nilai budaya yang mempegaruhi dengan cepat dalam lingkungan internasional. Antusiasme khalayak terhadap Korean wave secara tidak langsung dapat mengubah perilaku seseorang. Budaya Korean wave misalnya. Berbagai budaya yang ditimbul dari Korean wave kebanyakan berawal dari K-Pop dan K-drama memunculkan sifat ketertarikan. Ketertarikan yang muncul dapat menimbulkan fanatik dan fanatisme. Sikap-sikap tersebut dapat memicu timbulnya gaya hidup yang konsumtif.","author":[{"dropping-particle":"","family":"Rosyada","given":"Amrina","non-dropping-particle":"","parse-names":false,"suffix":""},{"dropping-particle":"","family":"Rohimi","given":"Primi","non-dropping-particle":"","parse-names":false,"suffix":""}],"id":"ITEM-1","issued":{"date-parts":[["2022"]]},"page":"93-103","title":"Kultivasi Korean Wave Pada Gaya Hidup K-Fans Mahasiswa IAIN Kudus Melalui Media Online","type":"article-journal","volume":"1"},"uris":["http://www.mendeley.com/documents/?uuid=15be4041-a4ff-4457-a5ed-74a8c95ac1a7"]}],"mendeley":{"formattedCitation":"(Rosyada &amp; Rohimi, 2022)","plainTextFormattedCitation":"(Rosyada &amp; Rohimi, 2022)","previouslyFormattedCitation":"(Rosyada &amp; Rohimi, 2022)"},"properties":{"noteIndex":0},"schema":"https://github.com/citation-style-language/schema/raw/master/csl-citation.json"}</w:instrText>
      </w:r>
      <w:r w:rsidRPr="00F34A5E">
        <w:fldChar w:fldCharType="separate"/>
      </w:r>
      <w:r w:rsidRPr="00F34A5E">
        <w:rPr>
          <w:noProof/>
        </w:rPr>
        <w:t>(Rosyada &amp; Rohimi, 2022)</w:t>
      </w:r>
      <w:r w:rsidRPr="00F34A5E">
        <w:fldChar w:fldCharType="end"/>
      </w:r>
      <w:r w:rsidRPr="00F34A5E">
        <w:t xml:space="preserve">. Both K-pop music and Korean dramas certainly have messages that contain cultural elements, which intend to convey the public, and of course have the aim so that these messages can change their attitudes and </w:t>
      </w:r>
      <w:proofErr w:type="spellStart"/>
      <w:r w:rsidRPr="00F34A5E">
        <w:t>behaviour</w:t>
      </w:r>
      <w:proofErr w:type="spellEnd"/>
      <w:r w:rsidRPr="00F34A5E">
        <w:t xml:space="preserve"> as expected </w:t>
      </w:r>
      <w:r w:rsidRPr="00F34A5E">
        <w:fldChar w:fldCharType="begin" w:fldLock="1"/>
      </w:r>
      <w:r w:rsidRPr="00F34A5E">
        <w:instrText>ADDIN CSL_CITATION {"citationItems":[{"id":"ITEM-1","itemData":{"ISSN":"2461-0836","abstract":"Tujuan  dari  penelitian  ini  adalah  untuk  mengetahui  peran  media  massa  terhadap  perubahan perilaku yang terjadi pada remaja kpopers Batam dan peran media dalam proses komunikasi terkait  dengan  perubahan perilaku  imitasi  pada  remaja  kpopers  Batam.  Penelitian  ini menggunakan  metode  deskriptif  kualitatif  dengan  menggunakan  analisis  data  Miles  &amp; Huberman,  dalam  menentukan  informan,  peneliti  menggunakan  teknik  purposive  sampling dan informan yang terdiri dari anggota masyarakat mirip KPOP di Batam. Data primer dan data  sekunder  yang  digunakan  oleh  peneliti  adalah  wawancara  mendalam,  dokumentasi, observasi  non-partisipan,  dan  artikel  dari  internet.  Hasil  penelitian  menunjukkan  bahwa remaja  yang  dipengaruhi  oleh imitasi  dari  Korea  Wave  memberikan  beberapa  perubahan perilaku  pada  remaja  yang  menyukai  kpop.  Perubahan  perilaku  yang  terjadi  adalah  meniru idola  mereka,  dari  perilaku  idola  mereka  seperti  kebiasaan  idola  yang  mereka  lihat  melalui video,  mode,  hingga  belajar  dan  menggunakan  bahasa  Korea  dalam  kehidupan  sehari-hari, perubahan  ini  terjadi  pada:  (1)  proses  perhatian,  (  2)  proses  zikir,  (3)  proses  reproduksi motorik dan (4) motivasi.","author":[{"dropping-particle":"","family":"Rara Cindoswari","given":"Ageng","non-dropping-particle":"","parse-names":false,"suffix":""},{"dropping-particle":"","family":"Diana","given":"Dina","non-dropping-particle":"","parse-names":false,"suffix":""}],"container-title":"Hasil Pemikiran dan Penelitian","id":"ITEM-1","issue":"2","issued":{"date-parts":[["2019"]]},"page":"275-285","title":"Peran Media Massa Terhadap Perubahan Perilaku Remaja Di Komunitas Kpopers Batam","type":"article-journal","volume":"5"},"uris":["http://www.mendeley.com/documents/?uuid=660c0504-47a2-4961-801e-406f2104f335"]}],"mendeley":{"formattedCitation":"(Rara Cindoswari &amp; Diana, 2019)","plainTextFormattedCitation":"(Rara Cindoswari &amp; Diana, 2019)","previouslyFormattedCitation":"(Rara Cindoswari &amp; Diana, 2019)"},"properties":{"noteIndex":0},"schema":"https://github.com/citation-style-language/schema/raw/master/csl-citation.json"}</w:instrText>
      </w:r>
      <w:r w:rsidRPr="00F34A5E">
        <w:fldChar w:fldCharType="separate"/>
      </w:r>
      <w:r w:rsidRPr="00F34A5E">
        <w:rPr>
          <w:noProof/>
        </w:rPr>
        <w:t>(Rara Cindoswari &amp; Diana, 2019)</w:t>
      </w:r>
      <w:r w:rsidRPr="00F34A5E">
        <w:fldChar w:fldCharType="end"/>
      </w:r>
      <w:r w:rsidRPr="00F34A5E">
        <w:t>.</w:t>
      </w:r>
    </w:p>
    <w:p w14:paraId="338F9735" w14:textId="77777777" w:rsidR="00820814" w:rsidRPr="00F34A5E" w:rsidRDefault="00820814" w:rsidP="00820814">
      <w:pPr>
        <w:spacing w:after="240"/>
        <w:ind w:left="720"/>
        <w:jc w:val="both"/>
        <w:rPr>
          <w:b/>
          <w:bCs/>
        </w:rPr>
      </w:pPr>
      <w:r w:rsidRPr="00F34A5E">
        <w:rPr>
          <w:b/>
          <w:bCs/>
        </w:rPr>
        <w:t>Effects Analysis</w:t>
      </w:r>
    </w:p>
    <w:p w14:paraId="26A897A2" w14:textId="77777777" w:rsidR="00820814" w:rsidRPr="00F34A5E" w:rsidRDefault="00820814" w:rsidP="00820814">
      <w:pPr>
        <w:spacing w:after="240"/>
        <w:ind w:left="720"/>
        <w:jc w:val="both"/>
      </w:pPr>
      <w:r w:rsidRPr="00F34A5E">
        <w:t xml:space="preserve">In practice, this study attempts to analyze how the impact of the transmission of Korean popular culture or the Korean Wave by using the effects of mass communication, which includes cognitive, affective and </w:t>
      </w:r>
      <w:proofErr w:type="spellStart"/>
      <w:r w:rsidRPr="00F34A5E">
        <w:t>behavioural</w:t>
      </w:r>
      <w:proofErr w:type="spellEnd"/>
      <w:r w:rsidRPr="00F34A5E">
        <w:t xml:space="preserve"> aspects. However, before discussing the impact of the Korean Wave transmission, first look at the factors in which cultivation occurs. The basic principles in Cultivation theory are that the process of cultivating values ​​or cultivating occurs in two ways, namely, mainstreaming and resonance </w:t>
      </w:r>
      <w:r w:rsidRPr="00F34A5E">
        <w:fldChar w:fldCharType="begin" w:fldLock="1"/>
      </w:r>
      <w:r w:rsidRPr="00F34A5E">
        <w:instrText xml:space="preserve">ADDIN CSL_CITATION {"citationItems":[{"id":"ITEM-1","itemData":{"DOI":"10.4324/9781003083467-26","author":[{"dropping-particle":"","family":"DeFleur","given":"Melvin L.","non-dropping-particle":"","parse-names":false,"suffix":""},{"dropping-particle":"","family":"DeFleur","given":"Margaret H.","non-dropping-particle":"","parse-names":false,"suffix":""}],"container-title":"Mass Communication Theories","id":"ITEM-1","issue":"56","issued":{"date-parts":[["2022"]]},"page":"306-315","title":"Cultivation Theory","type":"article-journal"},"uris":["http://www.mendeley.com/documents/?uuid=138d905e-6378-4e92-b52a-a7b51b0837f9"]},{"id":"ITEM-2","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ert","given":"By","non-dropping-particle":"","parse-names":false,"suffix":""},{"dropping-particle":"","family":"Brown","given":"E Bob","non-dropping-particle":"","parse-names":false,"suffix":""}],"id":"ITEM-2","issue":"1","issued":{"date-parts":[["2004"]]},"page":"1-14","title":"No </w:instrText>
      </w:r>
      <w:r w:rsidRPr="00F34A5E">
        <w:rPr>
          <w:rFonts w:eastAsia="MS Mincho"/>
        </w:rPr>
        <w:instrText>主観的健康感を中心とした在宅高齢者における</w:instrText>
      </w:r>
      <w:r w:rsidRPr="00F34A5E">
        <w:instrText xml:space="preserve"> </w:instrText>
      </w:r>
      <w:r w:rsidRPr="00F34A5E">
        <w:rPr>
          <w:rFonts w:eastAsia="MS Mincho"/>
        </w:rPr>
        <w:instrText>健康関連指標に関する共分散構造分析</w:instrText>
      </w:r>
      <w:r w:rsidRPr="00F34A5E">
        <w:instrText>Title","type":"article-journal"},"uris":["http://www.mendeley.com/documents/?uuid=20745b5f-001b-4e87-82d2-c8c81052c455"]}],"mendeley":{"formattedCitation":"(DeFleur &amp; DeFleur, 2022; Robert &amp; Brown, 2004)","plainTextFormattedCitation":"(DeFleur &amp; DeFleur, 2022; Robert &amp; Brown, 2004)","previouslyFormattedCitation":"(DeFleur &amp; DeFleur, 2022; Robert &amp; Brown, 2004)"},"properties":{"noteIndex":0},"schema":"https://github.com/citation-style-language/schema/raw/master/csl-citation.json"}</w:instrText>
      </w:r>
      <w:r w:rsidRPr="00F34A5E">
        <w:fldChar w:fldCharType="separate"/>
      </w:r>
      <w:r w:rsidRPr="00F34A5E">
        <w:rPr>
          <w:noProof/>
        </w:rPr>
        <w:t>(DeFleur &amp; DeFleur, 2022; Robert &amp; Brown, 2004)</w:t>
      </w:r>
      <w:r w:rsidRPr="00F34A5E">
        <w:fldChar w:fldCharType="end"/>
      </w:r>
      <w:r w:rsidRPr="00F34A5E">
        <w:t>.</w:t>
      </w:r>
    </w:p>
    <w:p w14:paraId="2CCDF15A" w14:textId="77777777" w:rsidR="00820814" w:rsidRPr="00F34A5E" w:rsidRDefault="00820814" w:rsidP="00820814">
      <w:pPr>
        <w:pStyle w:val="ListParagraph"/>
        <w:numPr>
          <w:ilvl w:val="0"/>
          <w:numId w:val="21"/>
        </w:numPr>
        <w:spacing w:after="0" w:line="240" w:lineRule="auto"/>
        <w:contextualSpacing w:val="0"/>
        <w:jc w:val="both"/>
        <w:rPr>
          <w:rFonts w:ascii="Times New Roman" w:hAnsi="Times New Roman"/>
          <w:sz w:val="24"/>
          <w:szCs w:val="24"/>
        </w:rPr>
      </w:pPr>
      <w:r w:rsidRPr="00F34A5E">
        <w:rPr>
          <w:rFonts w:ascii="Times New Roman" w:hAnsi="Times New Roman"/>
          <w:sz w:val="24"/>
          <w:szCs w:val="24"/>
        </w:rPr>
        <w:t>Mainstreaming</w:t>
      </w:r>
    </w:p>
    <w:p w14:paraId="73B0D8D1"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 xml:space="preserve">Show or videos about K-pop in, have been very mainstream, and channels from several Korean broadcasting institutions are quite dominating. K-pop videos can almost always </w:t>
      </w:r>
      <w:proofErr w:type="gramStart"/>
      <w:r w:rsidRPr="00F34A5E">
        <w:rPr>
          <w:rFonts w:ascii="Times New Roman" w:hAnsi="Times New Roman"/>
          <w:sz w:val="24"/>
          <w:szCs w:val="24"/>
        </w:rPr>
        <w:t>found</w:t>
      </w:r>
      <w:proofErr w:type="gramEnd"/>
      <w:r w:rsidRPr="00F34A5E">
        <w:rPr>
          <w:rFonts w:ascii="Times New Roman" w:hAnsi="Times New Roman"/>
          <w:sz w:val="24"/>
          <w:szCs w:val="24"/>
        </w:rPr>
        <w:t xml:space="preserve"> in every feature category. For example, when watching K-pop music videos, in the 'Related Channels On' column, a row of other K-pop-related channels will appear. The majority of informants said the same thing, regarding accessing K-pop channels that are on, they can even mention the names of the media institutions that own the channel.</w:t>
      </w:r>
    </w:p>
    <w:p w14:paraId="627AC2EF"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The popularity of the Korean Wave in almost half of the world is of course also due to the success of Korean pop music or K-pop as one of the most significant cultural sectors in the Korean creative industry. This popularity has also led to a reasonably mainstream music genre. We can see this through K-pop music video clips which have watched more than hundreds of millions of times on various platforms.</w:t>
      </w:r>
    </w:p>
    <w:p w14:paraId="1A953227"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 xml:space="preserve">As reported by Korea's largest daily JoongAng </w:t>
      </w:r>
      <w:proofErr w:type="spellStart"/>
      <w:r w:rsidRPr="00F34A5E">
        <w:rPr>
          <w:rFonts w:ascii="Times New Roman" w:hAnsi="Times New Roman"/>
          <w:sz w:val="24"/>
          <w:szCs w:val="24"/>
        </w:rPr>
        <w:t>Ilbo</w:t>
      </w:r>
      <w:proofErr w:type="spellEnd"/>
      <w:r w:rsidRPr="00F34A5E">
        <w:rPr>
          <w:rFonts w:ascii="Times New Roman" w:hAnsi="Times New Roman"/>
          <w:sz w:val="24"/>
          <w:szCs w:val="24"/>
        </w:rPr>
        <w:t xml:space="preserve">, the daily published an article in January 2011, </w:t>
      </w:r>
      <w:proofErr w:type="spellStart"/>
      <w:r w:rsidRPr="00F34A5E">
        <w:rPr>
          <w:rFonts w:ascii="Times New Roman" w:hAnsi="Times New Roman"/>
          <w:sz w:val="24"/>
          <w:szCs w:val="24"/>
        </w:rPr>
        <w:t>analyzing</w:t>
      </w:r>
      <w:proofErr w:type="spellEnd"/>
      <w:r w:rsidRPr="00F34A5E">
        <w:rPr>
          <w:rFonts w:ascii="Times New Roman" w:hAnsi="Times New Roman"/>
          <w:sz w:val="24"/>
          <w:szCs w:val="24"/>
        </w:rPr>
        <w:t xml:space="preserve"> 923 music videos of Korean singers from three of South Korea's largest management companies, namely SM Entertainment, YG Entertainment, and JYP Entertainment, which posted.</w:t>
      </w:r>
    </w:p>
    <w:p w14:paraId="68B1C826"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 xml:space="preserve">Based on the analysis, internet users from 229 countries around the world have watched K-pop music videos as much as 793,570,000 times in 2010. If they are grouped by continent, </w:t>
      </w:r>
      <w:r w:rsidRPr="00F34A5E">
        <w:rPr>
          <w:rFonts w:ascii="Times New Roman" w:hAnsi="Times New Roman"/>
          <w:sz w:val="24"/>
          <w:szCs w:val="24"/>
        </w:rPr>
        <w:lastRenderedPageBreak/>
        <w:t>from the Asian continent the figure has reached 566,270,000 times, from North America it reaches 123,470. 000 times and from Europe 55.37 million times. If grouped by country, Japan is ranked first with a total of 113,540,000 views of Korean music videos, followed by Thailand with 99,510,000 times and the United States with 94,870,000 times, the emergence of the United States as the primary market for the Korean Wave is an extraordinary thing. Several Middle Eastern countries, have also watched K-pop music videos as much as 300,000 times or more, including Egypt (about 630,000 views) and Kuwait (approx. 414,000 views). Several countries are relatively foreign to Korea in the list as viewers of K-pop music videos, including Montenegro (22,000 views), New Caledonia (14,000 views) and Guadeloupe (10,000 views). It shows the existence of K-pop as mainstream in the spread of the Korean Wave to various parts of the world. (Korean Culture and Information Service, 2011: 37).</w:t>
      </w:r>
    </w:p>
    <w:p w14:paraId="07584CAC" w14:textId="77777777" w:rsidR="00820814" w:rsidRPr="00F34A5E" w:rsidRDefault="00820814" w:rsidP="00820814">
      <w:pPr>
        <w:pStyle w:val="ListParagraph"/>
        <w:numPr>
          <w:ilvl w:val="0"/>
          <w:numId w:val="21"/>
        </w:numPr>
        <w:spacing w:after="240" w:line="240" w:lineRule="auto"/>
        <w:contextualSpacing w:val="0"/>
        <w:jc w:val="both"/>
        <w:rPr>
          <w:rFonts w:ascii="Times New Roman" w:hAnsi="Times New Roman"/>
          <w:sz w:val="24"/>
          <w:szCs w:val="24"/>
        </w:rPr>
      </w:pPr>
      <w:r w:rsidRPr="00F34A5E">
        <w:rPr>
          <w:rFonts w:ascii="Times New Roman" w:hAnsi="Times New Roman"/>
          <w:sz w:val="24"/>
          <w:szCs w:val="24"/>
        </w:rPr>
        <w:t>Resonance</w:t>
      </w:r>
    </w:p>
    <w:p w14:paraId="6182276B"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For members of the K-pop fan community, by seeing videos that have a double effect or dose of the values ​​of Korean popular culture they absorb from their interactions between fellow fanbase members, it further strengthens the inculcation of popular cultural values. Koreans towards themselves, which directly or indirectly influence their attitudes and behaviour in everyday life.</w:t>
      </w:r>
    </w:p>
    <w:p w14:paraId="592F11E8"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Korean popular culture, which is readily accepted by Indonesians, especially teenagers, is due to an element of cultural similarity or similarity that Korean culture has with Indonesian culture. For example, Korean culture and Indonesian culture both uphold the value of politeness, especially in terms of respecting older people. It is one of the reasons that K-pop fans have a sense of closeness to Korean popular culture.</w:t>
      </w:r>
    </w:p>
    <w:p w14:paraId="7DCEC98B" w14:textId="77777777" w:rsidR="00820814" w:rsidRPr="00F34A5E" w:rsidRDefault="00820814" w:rsidP="00820814">
      <w:pPr>
        <w:pStyle w:val="ListParagraph"/>
        <w:spacing w:after="240" w:line="240" w:lineRule="auto"/>
        <w:ind w:left="1080"/>
        <w:jc w:val="both"/>
        <w:rPr>
          <w:rFonts w:ascii="Times New Roman" w:hAnsi="Times New Roman"/>
          <w:sz w:val="24"/>
          <w:szCs w:val="24"/>
        </w:rPr>
      </w:pPr>
      <w:r w:rsidRPr="00F34A5E">
        <w:rPr>
          <w:rFonts w:ascii="Times New Roman" w:hAnsi="Times New Roman"/>
          <w:sz w:val="24"/>
          <w:szCs w:val="24"/>
        </w:rPr>
        <w:t>In cultivation theory, the focus of research is the impact or contribution of a message in instilling specific values ​​on individuals. It is what researchers are trying to investigate, regarding the effects of mass communication, which include:</w:t>
      </w:r>
    </w:p>
    <w:p w14:paraId="0116D8A7" w14:textId="77777777" w:rsidR="00820814" w:rsidRPr="00F34A5E" w:rsidRDefault="00820814" w:rsidP="00820814">
      <w:pPr>
        <w:pStyle w:val="ListParagraph"/>
        <w:numPr>
          <w:ilvl w:val="0"/>
          <w:numId w:val="22"/>
        </w:numPr>
        <w:tabs>
          <w:tab w:val="left" w:pos="1260"/>
        </w:tabs>
        <w:spacing w:after="0" w:line="240" w:lineRule="auto"/>
        <w:ind w:left="1260" w:hanging="450"/>
        <w:contextualSpacing w:val="0"/>
        <w:jc w:val="both"/>
        <w:rPr>
          <w:rFonts w:ascii="Times New Roman" w:hAnsi="Times New Roman"/>
          <w:sz w:val="24"/>
          <w:szCs w:val="24"/>
        </w:rPr>
      </w:pPr>
      <w:r w:rsidRPr="00F34A5E">
        <w:rPr>
          <w:rFonts w:ascii="Times New Roman" w:hAnsi="Times New Roman"/>
          <w:sz w:val="24"/>
          <w:szCs w:val="24"/>
        </w:rPr>
        <w:t>Cognitive Aspects</w:t>
      </w:r>
    </w:p>
    <w:p w14:paraId="64823B95" w14:textId="77777777" w:rsidR="00820814" w:rsidRPr="00F34A5E" w:rsidRDefault="00820814" w:rsidP="00820814">
      <w:pPr>
        <w:spacing w:after="240"/>
        <w:ind w:left="1260" w:firstLine="720"/>
        <w:jc w:val="both"/>
      </w:pPr>
      <w:r w:rsidRPr="00F34A5E">
        <w:t>With a variety of video content on the platform such as dramas and reality shows, it turns out that it indirectly affects their level of knowledge and understanding of Korean culture, especially their understanding of the Korean Wave phenomenon. Dramas or reality show programs showcase many cultural elements and customs of the Korean state, as an effort to introduce Korean culture to the world. Knowledge and understanding include:</w:t>
      </w:r>
    </w:p>
    <w:p w14:paraId="7334B6D1" w14:textId="77777777" w:rsidR="00820814" w:rsidRPr="00F34A5E" w:rsidRDefault="00820814" w:rsidP="00820814">
      <w:pPr>
        <w:pStyle w:val="ListParagraph"/>
        <w:numPr>
          <w:ilvl w:val="0"/>
          <w:numId w:val="23"/>
        </w:numPr>
        <w:spacing w:after="0" w:line="240" w:lineRule="auto"/>
        <w:ind w:left="1620"/>
        <w:contextualSpacing w:val="0"/>
        <w:jc w:val="both"/>
        <w:rPr>
          <w:rFonts w:ascii="Times New Roman" w:hAnsi="Times New Roman"/>
          <w:sz w:val="24"/>
          <w:szCs w:val="24"/>
        </w:rPr>
      </w:pPr>
      <w:r w:rsidRPr="00F34A5E">
        <w:rPr>
          <w:rFonts w:ascii="Times New Roman" w:hAnsi="Times New Roman"/>
          <w:sz w:val="24"/>
          <w:szCs w:val="24"/>
        </w:rPr>
        <w:t>Knowing the customs and habits of the Korean people</w:t>
      </w:r>
    </w:p>
    <w:p w14:paraId="4856669D" w14:textId="77777777" w:rsidR="00820814" w:rsidRPr="00F34A5E" w:rsidRDefault="00820814" w:rsidP="00820814">
      <w:pPr>
        <w:pStyle w:val="ListParagraph"/>
        <w:numPr>
          <w:ilvl w:val="0"/>
          <w:numId w:val="23"/>
        </w:numPr>
        <w:spacing w:after="0" w:line="240" w:lineRule="auto"/>
        <w:ind w:left="1620"/>
        <w:contextualSpacing w:val="0"/>
        <w:jc w:val="both"/>
        <w:rPr>
          <w:rFonts w:ascii="Times New Roman" w:hAnsi="Times New Roman"/>
          <w:sz w:val="24"/>
          <w:szCs w:val="24"/>
        </w:rPr>
      </w:pPr>
      <w:r w:rsidRPr="00F34A5E">
        <w:rPr>
          <w:rFonts w:ascii="Times New Roman" w:hAnsi="Times New Roman"/>
          <w:sz w:val="24"/>
          <w:szCs w:val="24"/>
        </w:rPr>
        <w:t>Know the character of Korean people</w:t>
      </w:r>
    </w:p>
    <w:p w14:paraId="35AB6416" w14:textId="77777777" w:rsidR="00820814" w:rsidRPr="00F34A5E" w:rsidRDefault="00820814" w:rsidP="00820814">
      <w:pPr>
        <w:pStyle w:val="ListParagraph"/>
        <w:numPr>
          <w:ilvl w:val="0"/>
          <w:numId w:val="23"/>
        </w:numPr>
        <w:spacing w:after="0" w:line="240" w:lineRule="auto"/>
        <w:ind w:left="1620"/>
        <w:contextualSpacing w:val="0"/>
        <w:jc w:val="both"/>
        <w:rPr>
          <w:rFonts w:ascii="Times New Roman" w:hAnsi="Times New Roman"/>
          <w:sz w:val="24"/>
          <w:szCs w:val="24"/>
        </w:rPr>
      </w:pPr>
      <w:r w:rsidRPr="00F34A5E">
        <w:rPr>
          <w:rFonts w:ascii="Times New Roman" w:hAnsi="Times New Roman"/>
          <w:sz w:val="24"/>
          <w:szCs w:val="24"/>
        </w:rPr>
        <w:t>Knowing the elements of Korean culture</w:t>
      </w:r>
    </w:p>
    <w:p w14:paraId="0B2B6BAC" w14:textId="77777777" w:rsidR="00820814" w:rsidRPr="00F34A5E" w:rsidRDefault="00820814" w:rsidP="00820814">
      <w:pPr>
        <w:pStyle w:val="ListParagraph"/>
        <w:numPr>
          <w:ilvl w:val="0"/>
          <w:numId w:val="23"/>
        </w:numPr>
        <w:spacing w:after="0" w:line="240" w:lineRule="auto"/>
        <w:ind w:left="1620"/>
        <w:contextualSpacing w:val="0"/>
        <w:jc w:val="both"/>
        <w:rPr>
          <w:rFonts w:ascii="Times New Roman" w:hAnsi="Times New Roman"/>
          <w:sz w:val="24"/>
          <w:szCs w:val="24"/>
        </w:rPr>
      </w:pPr>
      <w:r w:rsidRPr="00F34A5E">
        <w:rPr>
          <w:rFonts w:ascii="Times New Roman" w:hAnsi="Times New Roman"/>
          <w:sz w:val="24"/>
          <w:szCs w:val="24"/>
        </w:rPr>
        <w:t>Understand the Korean Wave phenomenon</w:t>
      </w:r>
    </w:p>
    <w:p w14:paraId="1BCE6A7F" w14:textId="77777777" w:rsidR="00820814" w:rsidRPr="00F34A5E" w:rsidRDefault="00820814" w:rsidP="00820814">
      <w:pPr>
        <w:pStyle w:val="ListParagraph"/>
        <w:spacing w:line="240" w:lineRule="auto"/>
        <w:ind w:left="1620"/>
        <w:contextualSpacing w:val="0"/>
        <w:jc w:val="both"/>
        <w:rPr>
          <w:rFonts w:ascii="Times New Roman" w:hAnsi="Times New Roman"/>
          <w:sz w:val="24"/>
          <w:szCs w:val="24"/>
        </w:rPr>
      </w:pPr>
    </w:p>
    <w:p w14:paraId="58D848C7" w14:textId="77777777" w:rsidR="00820814" w:rsidRPr="00F34A5E" w:rsidRDefault="00820814" w:rsidP="00820814">
      <w:pPr>
        <w:pStyle w:val="ListParagraph"/>
        <w:numPr>
          <w:ilvl w:val="0"/>
          <w:numId w:val="22"/>
        </w:numPr>
        <w:spacing w:after="240" w:line="240" w:lineRule="auto"/>
        <w:ind w:left="990" w:hanging="270"/>
        <w:contextualSpacing w:val="0"/>
        <w:jc w:val="both"/>
        <w:rPr>
          <w:rFonts w:ascii="Times New Roman" w:hAnsi="Times New Roman"/>
          <w:sz w:val="24"/>
          <w:szCs w:val="24"/>
        </w:rPr>
      </w:pPr>
      <w:r w:rsidRPr="00F34A5E">
        <w:rPr>
          <w:rFonts w:ascii="Times New Roman" w:hAnsi="Times New Roman"/>
          <w:sz w:val="24"/>
          <w:szCs w:val="24"/>
        </w:rPr>
        <w:t>Affective Aspects</w:t>
      </w:r>
    </w:p>
    <w:p w14:paraId="7C6CCE6F" w14:textId="77777777" w:rsidR="00820814" w:rsidRPr="00F34A5E" w:rsidRDefault="00820814" w:rsidP="00820814">
      <w:pPr>
        <w:pStyle w:val="ListParagraph"/>
        <w:spacing w:after="240" w:line="240" w:lineRule="auto"/>
        <w:ind w:firstLine="720"/>
        <w:contextualSpacing w:val="0"/>
        <w:jc w:val="both"/>
        <w:rPr>
          <w:rFonts w:ascii="Times New Roman" w:hAnsi="Times New Roman"/>
          <w:sz w:val="24"/>
          <w:szCs w:val="24"/>
        </w:rPr>
      </w:pPr>
      <w:r w:rsidRPr="00F34A5E">
        <w:rPr>
          <w:rFonts w:ascii="Times New Roman" w:hAnsi="Times New Roman"/>
          <w:sz w:val="24"/>
          <w:szCs w:val="24"/>
        </w:rPr>
        <w:lastRenderedPageBreak/>
        <w:t>One thing that is interesting to note is that the appeal of dramas, pop music, and films have turned into a strong preference for other Korean-made products such as electronics, gadgets, cars, fashion, cosmetics, and Korean food and lifestyle. The phenomenon of the Korean Wave, especially videos showing the culture and beauty of the Korean nation, has spurred a growing interest in Korean culture, which has also triggered a drastic increase in foreign tourists who wish to visit the country. More and more people around the world want to learn Korean, and many universities are opening Korean language programs to respond to popular demands to help people enjoy Korean Culture better.</w:t>
      </w:r>
    </w:p>
    <w:p w14:paraId="753877D9" w14:textId="77777777" w:rsidR="00820814" w:rsidRPr="00F34A5E" w:rsidRDefault="00820814" w:rsidP="00820814">
      <w:pPr>
        <w:pStyle w:val="ListParagraph"/>
        <w:spacing w:after="240" w:line="240" w:lineRule="auto"/>
        <w:ind w:firstLine="720"/>
        <w:contextualSpacing w:val="0"/>
        <w:jc w:val="both"/>
        <w:rPr>
          <w:rFonts w:ascii="Times New Roman" w:hAnsi="Times New Roman"/>
          <w:sz w:val="24"/>
          <w:szCs w:val="24"/>
        </w:rPr>
      </w:pPr>
      <w:r w:rsidRPr="00F34A5E">
        <w:rPr>
          <w:rFonts w:ascii="Times New Roman" w:hAnsi="Times New Roman"/>
          <w:sz w:val="24"/>
          <w:szCs w:val="24"/>
        </w:rPr>
        <w:t>The attractive appearance of Korean artists also adds to the interest in becoming a part of Korean popular culture. It not only affects the attitude of curiosity and wants to know more about Korean culture, but also can influence the view of the Korean state, culture and society.</w:t>
      </w:r>
    </w:p>
    <w:p w14:paraId="125AC608" w14:textId="77777777" w:rsidR="00820814" w:rsidRPr="00F34A5E" w:rsidRDefault="00820814" w:rsidP="00820814">
      <w:pPr>
        <w:pStyle w:val="ListParagraph"/>
        <w:numPr>
          <w:ilvl w:val="0"/>
          <w:numId w:val="22"/>
        </w:numPr>
        <w:spacing w:after="240" w:line="240" w:lineRule="auto"/>
        <w:ind w:left="810"/>
        <w:contextualSpacing w:val="0"/>
        <w:jc w:val="both"/>
        <w:rPr>
          <w:rFonts w:ascii="Times New Roman" w:hAnsi="Times New Roman"/>
          <w:sz w:val="24"/>
          <w:szCs w:val="24"/>
        </w:rPr>
      </w:pPr>
      <w:r w:rsidRPr="00F34A5E">
        <w:rPr>
          <w:rFonts w:ascii="Times New Roman" w:hAnsi="Times New Roman"/>
          <w:sz w:val="24"/>
          <w:szCs w:val="24"/>
        </w:rPr>
        <w:t xml:space="preserve">Conative or </w:t>
      </w:r>
      <w:proofErr w:type="spellStart"/>
      <w:r w:rsidRPr="00F34A5E">
        <w:rPr>
          <w:rFonts w:ascii="Times New Roman" w:hAnsi="Times New Roman"/>
          <w:sz w:val="24"/>
          <w:szCs w:val="24"/>
        </w:rPr>
        <w:t>Behavioral</w:t>
      </w:r>
      <w:proofErr w:type="spellEnd"/>
      <w:r w:rsidRPr="00F34A5E">
        <w:rPr>
          <w:rFonts w:ascii="Times New Roman" w:hAnsi="Times New Roman"/>
          <w:sz w:val="24"/>
          <w:szCs w:val="24"/>
        </w:rPr>
        <w:t xml:space="preserve"> Aspects</w:t>
      </w:r>
    </w:p>
    <w:p w14:paraId="3F6BE0AC" w14:textId="77777777" w:rsidR="00820814" w:rsidRPr="00F34A5E" w:rsidRDefault="00820814" w:rsidP="00820814">
      <w:pPr>
        <w:spacing w:after="240"/>
        <w:ind w:left="720" w:firstLine="720"/>
        <w:jc w:val="both"/>
      </w:pPr>
      <w:r w:rsidRPr="00F34A5E">
        <w:t xml:space="preserve">It is undeniable that the domination of various shows and programs full of elements of Korean popular culture has inspired many viewers to imitate or imitate and even adopt these </w:t>
      </w:r>
      <w:proofErr w:type="spellStart"/>
      <w:r w:rsidRPr="00F34A5E">
        <w:t>behaviours</w:t>
      </w:r>
      <w:proofErr w:type="spellEnd"/>
      <w:r w:rsidRPr="00F34A5E">
        <w:t xml:space="preserve"> into their daily lives, whether consciously or unconsciously. The intensity of watching, especially accompanied by specific dominant </w:t>
      </w:r>
      <w:proofErr w:type="spellStart"/>
      <w:r w:rsidRPr="00F34A5E">
        <w:t>behaviour</w:t>
      </w:r>
      <w:proofErr w:type="spellEnd"/>
      <w:r w:rsidRPr="00F34A5E">
        <w:t xml:space="preserve"> patterns in the broadcast on, also indirectly instils values ​​into the minds of the audience, which accumulate to form a mindset to be implemented into action. The </w:t>
      </w:r>
      <w:proofErr w:type="spellStart"/>
      <w:r w:rsidRPr="00F34A5E">
        <w:t>behaviours</w:t>
      </w:r>
      <w:proofErr w:type="spellEnd"/>
      <w:r w:rsidRPr="00F34A5E">
        <w:t xml:space="preserve"> that are imitated by K-pop fans through existing videos include:</w:t>
      </w:r>
    </w:p>
    <w:p w14:paraId="2896F011" w14:textId="77777777" w:rsidR="00820814" w:rsidRDefault="00820814" w:rsidP="00820814">
      <w:pPr>
        <w:pStyle w:val="ListParagraph"/>
        <w:numPr>
          <w:ilvl w:val="0"/>
          <w:numId w:val="24"/>
        </w:numPr>
        <w:spacing w:after="0" w:line="240" w:lineRule="auto"/>
        <w:ind w:left="1620" w:hanging="270"/>
        <w:contextualSpacing w:val="0"/>
        <w:jc w:val="both"/>
        <w:rPr>
          <w:rFonts w:ascii="Times New Roman" w:hAnsi="Times New Roman"/>
          <w:sz w:val="24"/>
          <w:szCs w:val="24"/>
        </w:rPr>
      </w:pPr>
      <w:r w:rsidRPr="00F34A5E">
        <w:rPr>
          <w:rFonts w:ascii="Times New Roman" w:hAnsi="Times New Roman"/>
          <w:sz w:val="24"/>
          <w:szCs w:val="24"/>
        </w:rPr>
        <w:t xml:space="preserve">Identifying himself with his idol, including his style of dress, habits, </w:t>
      </w:r>
      <w:r w:rsidRPr="00F34A5E">
        <w:rPr>
          <w:rFonts w:ascii="Times New Roman" w:hAnsi="Times New Roman"/>
          <w:sz w:val="24"/>
          <w:szCs w:val="24"/>
        </w:rPr>
        <w:t>personality, even cosmetic products advertised by the idol artist</w:t>
      </w:r>
    </w:p>
    <w:p w14:paraId="41847DE3" w14:textId="77777777" w:rsidR="00820814" w:rsidRPr="00F34A5E" w:rsidRDefault="00820814" w:rsidP="00820814">
      <w:pPr>
        <w:pStyle w:val="ListParagraph"/>
        <w:numPr>
          <w:ilvl w:val="0"/>
          <w:numId w:val="24"/>
        </w:numPr>
        <w:spacing w:after="0" w:line="240" w:lineRule="auto"/>
        <w:ind w:left="1620" w:hanging="270"/>
        <w:contextualSpacing w:val="0"/>
        <w:jc w:val="both"/>
        <w:rPr>
          <w:rFonts w:ascii="Times New Roman" w:hAnsi="Times New Roman"/>
          <w:sz w:val="24"/>
          <w:szCs w:val="24"/>
        </w:rPr>
      </w:pPr>
      <w:r w:rsidRPr="00F34A5E">
        <w:t>Combining Korean expressions into everyday language structures</w:t>
      </w:r>
    </w:p>
    <w:p w14:paraId="12DE52C5" w14:textId="77777777" w:rsidR="00820814" w:rsidRPr="00F34A5E" w:rsidRDefault="00820814" w:rsidP="00820814">
      <w:pPr>
        <w:pStyle w:val="ListParagraph"/>
        <w:numPr>
          <w:ilvl w:val="0"/>
          <w:numId w:val="24"/>
        </w:numPr>
        <w:spacing w:after="0" w:line="240" w:lineRule="auto"/>
        <w:ind w:left="1620" w:hanging="270"/>
        <w:contextualSpacing w:val="0"/>
        <w:jc w:val="both"/>
        <w:rPr>
          <w:rFonts w:ascii="Times New Roman" w:hAnsi="Times New Roman"/>
          <w:sz w:val="24"/>
          <w:szCs w:val="24"/>
        </w:rPr>
      </w:pPr>
      <w:r w:rsidRPr="00F34A5E">
        <w:t>Work like his idol does, for example by joining a dance cover group by uploading a cover version video, either the song or the dance.</w:t>
      </w:r>
    </w:p>
    <w:p w14:paraId="761A1938" w14:textId="77777777" w:rsidR="00820814" w:rsidRPr="00F34A5E" w:rsidRDefault="00820814" w:rsidP="00820814">
      <w:pPr>
        <w:pStyle w:val="ListParagraph"/>
        <w:numPr>
          <w:ilvl w:val="0"/>
          <w:numId w:val="24"/>
        </w:numPr>
        <w:spacing w:after="0" w:line="240" w:lineRule="auto"/>
        <w:ind w:left="1620" w:hanging="270"/>
        <w:contextualSpacing w:val="0"/>
        <w:jc w:val="both"/>
        <w:rPr>
          <w:rFonts w:ascii="Times New Roman" w:hAnsi="Times New Roman"/>
          <w:sz w:val="24"/>
          <w:szCs w:val="24"/>
        </w:rPr>
      </w:pPr>
      <w:r w:rsidRPr="00F34A5E">
        <w:t>Join the fanbase community, collect K-pop trinkets, attend events with the theme of Korean culture, attend concerts of their idol artists.</w:t>
      </w:r>
    </w:p>
    <w:p w14:paraId="62466863" w14:textId="77777777" w:rsidR="00820814" w:rsidRPr="00F34A5E" w:rsidRDefault="00820814" w:rsidP="00820814">
      <w:pPr>
        <w:pStyle w:val="ListParagraph"/>
        <w:numPr>
          <w:ilvl w:val="0"/>
          <w:numId w:val="24"/>
        </w:numPr>
        <w:spacing w:after="0" w:line="240" w:lineRule="auto"/>
        <w:ind w:left="1620" w:hanging="270"/>
        <w:contextualSpacing w:val="0"/>
        <w:jc w:val="both"/>
        <w:rPr>
          <w:rFonts w:ascii="Times New Roman" w:hAnsi="Times New Roman"/>
          <w:sz w:val="24"/>
          <w:szCs w:val="24"/>
        </w:rPr>
      </w:pPr>
      <w:r w:rsidRPr="00F34A5E">
        <w:t>The behaviour patterns that K-pop fans follow and adopt; depend on what kind of broadcast they watch on.</w:t>
      </w:r>
    </w:p>
    <w:p w14:paraId="421F7F4C" w14:textId="77777777" w:rsidR="00820814" w:rsidRPr="00F34A5E" w:rsidRDefault="00820814" w:rsidP="00820814">
      <w:pPr>
        <w:jc w:val="both"/>
      </w:pPr>
    </w:p>
    <w:p w14:paraId="4D635E93" w14:textId="77777777" w:rsidR="00820814" w:rsidRPr="00F34A5E" w:rsidRDefault="00820814" w:rsidP="00820814">
      <w:pPr>
        <w:jc w:val="both"/>
        <w:rPr>
          <w:b/>
          <w:bCs/>
        </w:rPr>
      </w:pPr>
      <w:r w:rsidRPr="00F34A5E">
        <w:rPr>
          <w:b/>
          <w:bCs/>
        </w:rPr>
        <w:t>Conclusion</w:t>
      </w:r>
    </w:p>
    <w:p w14:paraId="5D15EEEB" w14:textId="0C72189F" w:rsidR="00820814" w:rsidRPr="00F34A5E" w:rsidRDefault="00820814" w:rsidP="00C83507">
      <w:pPr>
        <w:spacing w:before="240"/>
        <w:ind w:firstLine="720"/>
        <w:jc w:val="both"/>
      </w:pPr>
      <w:r w:rsidRPr="00F34A5E">
        <w:t>The convergence of social media with Korean popular culture as it is today has developed the Korean Wave explosion widely in various countries, one of which is Indonesia. This success proves through K-pop shows that dominate various platforms, even in particular, making the official channel for the K-pop music genre.</w:t>
      </w:r>
      <w:r>
        <w:t xml:space="preserve"> </w:t>
      </w:r>
      <w:r w:rsidRPr="00F34A5E">
        <w:t xml:space="preserve">The contribution of cultural transmission through, giving some impact of acceptance to the audience, these impacts are classified using aspects of the effects of mass communication, as well as seeing from imitation theory, identification and cultivation, because basically, cultivation is more than just an analysis of the effects of the medium. In particular, the focus of attention is the general power of a message system in influencing culture, and culture includes thoughts (cognitive), vigorous activities (affective) and </w:t>
      </w:r>
      <w:proofErr w:type="spellStart"/>
      <w:r w:rsidRPr="00F34A5E">
        <w:t>behaviour</w:t>
      </w:r>
      <w:proofErr w:type="spellEnd"/>
      <w:r w:rsidRPr="00F34A5E">
        <w:t xml:space="preserve"> (conative).</w:t>
      </w:r>
      <w:r w:rsidR="00C83507">
        <w:t xml:space="preserve"> </w:t>
      </w:r>
      <w:r w:rsidRPr="00F34A5E">
        <w:t xml:space="preserve">So, it can prove that, in social media, there is a process of transmitting Korean popular culture that contributes to the impact of acceptance on its audiences, from cognitive, affective to conative or </w:t>
      </w:r>
      <w:proofErr w:type="spellStart"/>
      <w:r w:rsidRPr="00F34A5E">
        <w:t>behavioural</w:t>
      </w:r>
      <w:proofErr w:type="spellEnd"/>
      <w:r w:rsidRPr="00F34A5E">
        <w:t xml:space="preserve"> aspects.</w:t>
      </w:r>
    </w:p>
    <w:p w14:paraId="2D7B850A" w14:textId="77777777" w:rsidR="00820814" w:rsidRPr="00F34A5E" w:rsidRDefault="00820814" w:rsidP="00820814">
      <w:pPr>
        <w:spacing w:before="240"/>
        <w:jc w:val="both"/>
        <w:rPr>
          <w:b/>
          <w:bCs/>
        </w:rPr>
      </w:pPr>
      <w:r w:rsidRPr="00F34A5E">
        <w:rPr>
          <w:b/>
          <w:bCs/>
        </w:rPr>
        <w:t>Bibliography</w:t>
      </w:r>
    </w:p>
    <w:p w14:paraId="76AB9809" w14:textId="77777777" w:rsidR="00820814" w:rsidRPr="00F34A5E" w:rsidRDefault="00820814" w:rsidP="00820814">
      <w:pPr>
        <w:widowControl w:val="0"/>
        <w:autoSpaceDE w:val="0"/>
        <w:autoSpaceDN w:val="0"/>
        <w:adjustRightInd w:val="0"/>
        <w:spacing w:before="240"/>
        <w:ind w:left="480" w:hanging="480"/>
        <w:jc w:val="both"/>
        <w:rPr>
          <w:noProof/>
        </w:rPr>
      </w:pPr>
      <w:r w:rsidRPr="00F34A5E">
        <w:fldChar w:fldCharType="begin" w:fldLock="1"/>
      </w:r>
      <w:r w:rsidRPr="00F34A5E">
        <w:instrText xml:space="preserve">ADDIN Mendeley Bibliography CSL_BIBLIOGRAPHY </w:instrText>
      </w:r>
      <w:r w:rsidRPr="00F34A5E">
        <w:fldChar w:fldCharType="separate"/>
      </w:r>
      <w:r w:rsidRPr="00F34A5E">
        <w:rPr>
          <w:noProof/>
        </w:rPr>
        <w:t xml:space="preserve">Christensen, L. B., Johnson, R. B., &amp; Turner, L. A. (2014). Research Methods, Design, and Analysis. </w:t>
      </w:r>
      <w:r w:rsidRPr="00F34A5E">
        <w:rPr>
          <w:i/>
          <w:iCs/>
          <w:noProof/>
        </w:rPr>
        <w:t>Araştırma Yöntemleri Desen ve Analiz</w:t>
      </w:r>
      <w:r w:rsidRPr="00F34A5E">
        <w:rPr>
          <w:noProof/>
        </w:rPr>
        <w:t>, 217–249.</w:t>
      </w:r>
    </w:p>
    <w:p w14:paraId="2FF49572"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Cooper, D. R., &amp; Schindler, P. S. (2014). Business Research Methods 12th Edition. In </w:t>
      </w:r>
      <w:r w:rsidRPr="00F34A5E">
        <w:rPr>
          <w:i/>
          <w:iCs/>
          <w:noProof/>
        </w:rPr>
        <w:t>Business Research Methods</w:t>
      </w:r>
      <w:r w:rsidRPr="00F34A5E">
        <w:rPr>
          <w:noProof/>
        </w:rPr>
        <w:t>.</w:t>
      </w:r>
    </w:p>
    <w:p w14:paraId="5515F9C6"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lastRenderedPageBreak/>
        <w:t xml:space="preserve">DeFleur, M. L., &amp; DeFleur, M. H. (2022). Cultivation Theory. </w:t>
      </w:r>
      <w:r w:rsidRPr="00F34A5E">
        <w:rPr>
          <w:i/>
          <w:iCs/>
          <w:noProof/>
        </w:rPr>
        <w:t>Mass Communication Theories</w:t>
      </w:r>
      <w:r w:rsidRPr="00F34A5E">
        <w:rPr>
          <w:noProof/>
        </w:rPr>
        <w:t xml:space="preserve">, </w:t>
      </w:r>
      <w:r w:rsidRPr="00F34A5E">
        <w:rPr>
          <w:i/>
          <w:iCs/>
          <w:noProof/>
        </w:rPr>
        <w:t>56</w:t>
      </w:r>
      <w:r w:rsidRPr="00F34A5E">
        <w:rPr>
          <w:noProof/>
        </w:rPr>
        <w:t>, 306–315. https://doi.org/10.4324/9781003083467-26</w:t>
      </w:r>
    </w:p>
    <w:p w14:paraId="471C0615"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Hamdan, H. (2017). </w:t>
      </w:r>
      <w:r w:rsidRPr="00F34A5E">
        <w:rPr>
          <w:i/>
          <w:iCs/>
          <w:noProof/>
        </w:rPr>
        <w:t>Kajian Teori dalam Penelitian Kualitatif</w:t>
      </w:r>
      <w:r w:rsidRPr="00F34A5E">
        <w:rPr>
          <w:noProof/>
        </w:rPr>
        <w:t>. https://www.google.com/amp/s/hifzahamdanblog.wordpress.com/2017/06/12/kajian-teori-dalam-penelitian-kualitatif/amp/</w:t>
      </w:r>
    </w:p>
    <w:p w14:paraId="192235B6"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Hutapea, E., &amp; Marlina, Y. (2022). </w:t>
      </w:r>
      <w:r w:rsidRPr="00F34A5E">
        <w:rPr>
          <w:i/>
          <w:iCs/>
          <w:noProof/>
        </w:rPr>
        <w:t>Komunikasi Budaya K-Pop Masyarakat di Kampung Bali , Harapan Jaya , Bekasi Di Era New Normal</w:t>
      </w:r>
      <w:r w:rsidRPr="00F34A5E">
        <w:rPr>
          <w:noProof/>
        </w:rPr>
        <w:t xml:space="preserve">. </w:t>
      </w:r>
      <w:r w:rsidRPr="00F34A5E">
        <w:rPr>
          <w:i/>
          <w:iCs/>
          <w:noProof/>
        </w:rPr>
        <w:t>10</w:t>
      </w:r>
      <w:r w:rsidRPr="00F34A5E">
        <w:rPr>
          <w:noProof/>
        </w:rPr>
        <w:t>(2), 228–248.</w:t>
      </w:r>
    </w:p>
    <w:p w14:paraId="5073580A"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Ido Prijana Hadi. (2007). Cultivation Theory Sebuah Perspektif Teoritik Dalam Analisis Televisi. </w:t>
      </w:r>
      <w:r w:rsidRPr="00F34A5E">
        <w:rPr>
          <w:i/>
          <w:iCs/>
          <w:noProof/>
        </w:rPr>
        <w:t>Scriptura</w:t>
      </w:r>
      <w:r w:rsidRPr="00F34A5E">
        <w:rPr>
          <w:noProof/>
        </w:rPr>
        <w:t xml:space="preserve">, </w:t>
      </w:r>
      <w:r w:rsidRPr="00F34A5E">
        <w:rPr>
          <w:i/>
          <w:iCs/>
          <w:noProof/>
        </w:rPr>
        <w:t>1</w:t>
      </w:r>
      <w:r w:rsidRPr="00F34A5E">
        <w:rPr>
          <w:noProof/>
        </w:rPr>
        <w:t>(1), 1–13. http://puslit2.petra.ac.id/ejournal/index.php/iko/article/view/16673</w:t>
      </w:r>
    </w:p>
    <w:p w14:paraId="74055810"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Karya, B., &amp; Sundhari, S. (2019). Pemanfaatan Media Massa Sebagai Sarana Komunikasi Politik Dalam Pemilihan Calon Legislatif Dewan Perwakilan Rakyat Daerah …. </w:t>
      </w:r>
      <w:r w:rsidRPr="00F34A5E">
        <w:rPr>
          <w:i/>
          <w:iCs/>
          <w:noProof/>
        </w:rPr>
        <w:t>Jurnal Sociopolitico</w:t>
      </w:r>
      <w:r w:rsidRPr="00F34A5E">
        <w:rPr>
          <w:noProof/>
        </w:rPr>
        <w:t xml:space="preserve">, </w:t>
      </w:r>
      <w:r w:rsidRPr="00F34A5E">
        <w:rPr>
          <w:i/>
          <w:iCs/>
          <w:noProof/>
        </w:rPr>
        <w:t>1</w:t>
      </w:r>
      <w:r w:rsidRPr="00F34A5E">
        <w:rPr>
          <w:noProof/>
        </w:rPr>
        <w:t>, 59–67. https://jurnal.fisipolupgriplk.ac.id/index.php/JSP/article/view/10</w:t>
      </w:r>
    </w:p>
    <w:p w14:paraId="0C105540"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Khairil, M., Yusaputra, M. I., &amp; . N. (2019). Efek Ketergantungan Remaja K-Popers Terhadap Media Sosial di Kota Palu. </w:t>
      </w:r>
      <w:r w:rsidRPr="00F34A5E">
        <w:rPr>
          <w:i/>
          <w:iCs/>
          <w:noProof/>
        </w:rPr>
        <w:t>Jurnal ASPIKOM</w:t>
      </w:r>
      <w:r w:rsidRPr="00F34A5E">
        <w:rPr>
          <w:noProof/>
        </w:rPr>
        <w:t xml:space="preserve">, </w:t>
      </w:r>
      <w:r w:rsidRPr="00F34A5E">
        <w:rPr>
          <w:i/>
          <w:iCs/>
          <w:noProof/>
        </w:rPr>
        <w:t>4</w:t>
      </w:r>
      <w:r w:rsidRPr="00F34A5E">
        <w:rPr>
          <w:noProof/>
        </w:rPr>
        <w:t>(1), 14. https://doi.org/10.24329/aspikom.v4i1.484</w:t>
      </w:r>
    </w:p>
    <w:p w14:paraId="69A34067"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Nurinda, D. (2018). Pola Komunikasi Kelompok Fansite Exonesia Dalam Membangun Eksistensi Dalam Lingkup Penggemar K-Pop. </w:t>
      </w:r>
      <w:r w:rsidRPr="00F34A5E">
        <w:rPr>
          <w:i/>
          <w:iCs/>
          <w:noProof/>
        </w:rPr>
        <w:t>Jurnal Visi Komunikasi</w:t>
      </w:r>
      <w:r w:rsidRPr="00F34A5E">
        <w:rPr>
          <w:noProof/>
        </w:rPr>
        <w:t xml:space="preserve">, </w:t>
      </w:r>
      <w:r w:rsidRPr="00F34A5E">
        <w:rPr>
          <w:i/>
          <w:iCs/>
          <w:noProof/>
        </w:rPr>
        <w:t>17</w:t>
      </w:r>
      <w:r w:rsidRPr="00F34A5E">
        <w:rPr>
          <w:noProof/>
        </w:rPr>
        <w:t>(1), 12–22.</w:t>
      </w:r>
    </w:p>
    <w:p w14:paraId="36EAAC8D"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Rara Cindoswari, A., &amp; Diana, D. (2019). Peran Media Massa Terhadap Perubahan Perilaku Remaja Di Komunitas Kpopers Batam. </w:t>
      </w:r>
      <w:r w:rsidRPr="00F34A5E">
        <w:rPr>
          <w:i/>
          <w:iCs/>
          <w:noProof/>
        </w:rPr>
        <w:t>Hasil Pemikiran Dan Penelitian</w:t>
      </w:r>
      <w:r w:rsidRPr="00F34A5E">
        <w:rPr>
          <w:noProof/>
        </w:rPr>
        <w:t xml:space="preserve">, </w:t>
      </w:r>
      <w:r w:rsidRPr="00F34A5E">
        <w:rPr>
          <w:i/>
          <w:iCs/>
          <w:noProof/>
        </w:rPr>
        <w:t>5</w:t>
      </w:r>
      <w:r w:rsidRPr="00F34A5E">
        <w:rPr>
          <w:noProof/>
        </w:rPr>
        <w:t>(2), 275–285. www.journal.uniga.ac.id</w:t>
      </w:r>
    </w:p>
    <w:p w14:paraId="63EA5DBC"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Robert, B., &amp; Brown, E. B. (2004). </w:t>
      </w:r>
      <w:r w:rsidRPr="00F34A5E">
        <w:rPr>
          <w:i/>
          <w:iCs/>
          <w:noProof/>
        </w:rPr>
        <w:t xml:space="preserve">No </w:t>
      </w:r>
      <w:r w:rsidRPr="00F34A5E">
        <w:rPr>
          <w:rFonts w:eastAsia="MS Mincho"/>
          <w:i/>
          <w:iCs/>
          <w:noProof/>
        </w:rPr>
        <w:t>主観的健康感を中心とした在宅高齢者における</w:t>
      </w:r>
      <w:r w:rsidRPr="00F34A5E">
        <w:rPr>
          <w:i/>
          <w:iCs/>
          <w:noProof/>
        </w:rPr>
        <w:t xml:space="preserve"> </w:t>
      </w:r>
      <w:r w:rsidRPr="00F34A5E">
        <w:rPr>
          <w:rFonts w:eastAsia="MS Mincho"/>
          <w:i/>
          <w:iCs/>
          <w:noProof/>
        </w:rPr>
        <w:t>健康関連指標に関する共分散構造分析</w:t>
      </w:r>
      <w:r w:rsidRPr="00F34A5E">
        <w:rPr>
          <w:i/>
          <w:iCs/>
          <w:noProof/>
        </w:rPr>
        <w:t>Title</w:t>
      </w:r>
      <w:r w:rsidRPr="00F34A5E">
        <w:rPr>
          <w:noProof/>
        </w:rPr>
        <w:t xml:space="preserve">. </w:t>
      </w:r>
      <w:r w:rsidRPr="00F34A5E">
        <w:rPr>
          <w:i/>
          <w:iCs/>
          <w:noProof/>
        </w:rPr>
        <w:t>1</w:t>
      </w:r>
      <w:r w:rsidRPr="00F34A5E">
        <w:rPr>
          <w:noProof/>
        </w:rPr>
        <w:t>, 1–14.</w:t>
      </w:r>
    </w:p>
    <w:p w14:paraId="311ADE33"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Rosyada, A., &amp; Rohimi, P. (2022). </w:t>
      </w:r>
      <w:r w:rsidRPr="00F34A5E">
        <w:rPr>
          <w:i/>
          <w:iCs/>
          <w:noProof/>
        </w:rPr>
        <w:t>Kultivasi Korean Wave Pada Gaya Hidup K-Fans Mahasiswa IAIN Kudus Melalui Media Online</w:t>
      </w:r>
      <w:r w:rsidRPr="00F34A5E">
        <w:rPr>
          <w:noProof/>
        </w:rPr>
        <w:t xml:space="preserve">. </w:t>
      </w:r>
      <w:r w:rsidRPr="00F34A5E">
        <w:rPr>
          <w:i/>
          <w:iCs/>
          <w:noProof/>
        </w:rPr>
        <w:t>1</w:t>
      </w:r>
      <w:r w:rsidRPr="00F34A5E">
        <w:rPr>
          <w:noProof/>
        </w:rPr>
        <w:t>, 93–103. http://proceeding.iainkudus.ac.id/index.php/ICODIC</w:t>
      </w:r>
    </w:p>
    <w:p w14:paraId="6ECB0964"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Saefudin, A. (2008). Perkembangan Teknologi </w:t>
      </w:r>
      <w:r w:rsidRPr="00F34A5E">
        <w:rPr>
          <w:noProof/>
        </w:rPr>
        <w:t xml:space="preserve">Komunikasi: Perspektif Komunikasi Peradaban. </w:t>
      </w:r>
      <w:r w:rsidRPr="00F34A5E">
        <w:rPr>
          <w:i/>
          <w:iCs/>
          <w:noProof/>
        </w:rPr>
        <w:t>Mediator: Jurnal Komunikasi</w:t>
      </w:r>
      <w:r w:rsidRPr="00F34A5E">
        <w:rPr>
          <w:noProof/>
        </w:rPr>
        <w:t xml:space="preserve">, </w:t>
      </w:r>
      <w:r w:rsidRPr="00F34A5E">
        <w:rPr>
          <w:i/>
          <w:iCs/>
          <w:noProof/>
        </w:rPr>
        <w:t>9</w:t>
      </w:r>
      <w:r w:rsidRPr="00F34A5E">
        <w:rPr>
          <w:noProof/>
        </w:rPr>
        <w:t>(2), 383–392. https://doi.org/10.29313/mediator.v9i2.1113</w:t>
      </w:r>
    </w:p>
    <w:p w14:paraId="7E342A60"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Sendjaja, S. D. (2011). dan Sejarah. </w:t>
      </w:r>
      <w:r w:rsidRPr="00F34A5E">
        <w:rPr>
          <w:i/>
          <w:iCs/>
          <w:noProof/>
        </w:rPr>
        <w:t>2011</w:t>
      </w:r>
      <w:r w:rsidRPr="00F34A5E">
        <w:rPr>
          <w:noProof/>
        </w:rPr>
        <w:t>, 1–54.</w:t>
      </w:r>
    </w:p>
    <w:p w14:paraId="324A9831"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Setiadi, A. (2020). Pemanfaatan Medsos Untuk Efektifitas Komunikasi. </w:t>
      </w:r>
      <w:r w:rsidRPr="00F34A5E">
        <w:rPr>
          <w:i/>
          <w:iCs/>
          <w:noProof/>
        </w:rPr>
        <w:t>Jurnal AMIK BSI Karawang</w:t>
      </w:r>
      <w:r w:rsidRPr="00F34A5E">
        <w:rPr>
          <w:noProof/>
        </w:rPr>
        <w:t xml:space="preserve">, </w:t>
      </w:r>
      <w:r w:rsidRPr="00F34A5E">
        <w:rPr>
          <w:i/>
          <w:iCs/>
          <w:noProof/>
        </w:rPr>
        <w:t>12</w:t>
      </w:r>
      <w:r w:rsidRPr="00F34A5E">
        <w:rPr>
          <w:noProof/>
        </w:rPr>
        <w:t>(15), 25–30.</w:t>
      </w:r>
    </w:p>
    <w:p w14:paraId="72BD5841"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Situmeang, I. V. O., Fakultas, P., Upi-Yai, K., Diponegoro, J. J., 74, N., &amp; Pusat, J. (2015). Pemanfaatan Media Massa Terhadap Hallyu Sebagai Budaya Populer Dan Gaya Hidup Mahasiswa (Mahasiswa Ilmu Komunikasi Universitas Bunda Mulia, Jakarta). </w:t>
      </w:r>
      <w:r w:rsidRPr="00F34A5E">
        <w:rPr>
          <w:i/>
          <w:iCs/>
          <w:noProof/>
        </w:rPr>
        <w:t>Mahasiswa Ilmu Komunikasi Universitas Bunda Mulia Jakarta) Jurnal Komunikologi</w:t>
      </w:r>
      <w:r w:rsidRPr="00F34A5E">
        <w:rPr>
          <w:noProof/>
        </w:rPr>
        <w:t xml:space="preserve">, </w:t>
      </w:r>
      <w:r w:rsidRPr="00F34A5E">
        <w:rPr>
          <w:i/>
          <w:iCs/>
          <w:noProof/>
        </w:rPr>
        <w:t>12</w:t>
      </w:r>
      <w:r w:rsidRPr="00F34A5E">
        <w:rPr>
          <w:noProof/>
        </w:rPr>
        <w:t>, 1.</w:t>
      </w:r>
    </w:p>
    <w:p w14:paraId="64EFA840"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Student, M. T., Kumar, R. R., Omments, R. E. C., Prajapati, A., Blockchain, T.-A., Ml, A. I., Randive, P. S. N., Chaudhari, S., Barde, S., Devices, E., Mittal, S., Schmidt, M. W. M., Id, S. N. A., PREISER, W. F. E., OSTROFF, E., Choudhary, R., Bit-cell, M., In, S. S., Fullfillment, P., … Fellowship, W. (2021). No </w:t>
      </w:r>
      <w:r w:rsidRPr="00F34A5E">
        <w:rPr>
          <w:rFonts w:eastAsia="MS Mincho"/>
          <w:noProof/>
        </w:rPr>
        <w:t>主観的健康感を中心とした在宅高齢者における</w:t>
      </w:r>
      <w:r w:rsidRPr="00F34A5E">
        <w:rPr>
          <w:noProof/>
        </w:rPr>
        <w:t xml:space="preserve"> </w:t>
      </w:r>
      <w:r w:rsidRPr="00F34A5E">
        <w:rPr>
          <w:rFonts w:eastAsia="MS Mincho"/>
          <w:noProof/>
        </w:rPr>
        <w:t>健康関連指標に関する共分散構造分析</w:t>
      </w:r>
      <w:r w:rsidRPr="00F34A5E">
        <w:rPr>
          <w:noProof/>
        </w:rPr>
        <w:t xml:space="preserve">Title. </w:t>
      </w:r>
      <w:r w:rsidRPr="00F34A5E">
        <w:rPr>
          <w:i/>
          <w:iCs/>
          <w:noProof/>
        </w:rPr>
        <w:t>Frontiers in Neuroscience</w:t>
      </w:r>
      <w:r w:rsidRPr="00F34A5E">
        <w:rPr>
          <w:noProof/>
        </w:rPr>
        <w:t xml:space="preserve">, </w:t>
      </w:r>
      <w:r w:rsidRPr="00F34A5E">
        <w:rPr>
          <w:i/>
          <w:iCs/>
          <w:noProof/>
        </w:rPr>
        <w:t>14</w:t>
      </w:r>
      <w:r w:rsidRPr="00F34A5E">
        <w:rPr>
          <w:noProof/>
        </w:rPr>
        <w:t>(1), 1–13.</w:t>
      </w:r>
    </w:p>
    <w:p w14:paraId="59169C27"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Tian, K., &amp; Logahan, J. M. (2019). Dampak Tayangan Korean Drama Di New Media Terhadap Perilaku Remaja Kota Korean Lovers Di Jakarta. </w:t>
      </w:r>
      <w:r w:rsidRPr="00F34A5E">
        <w:rPr>
          <w:i/>
          <w:iCs/>
          <w:noProof/>
        </w:rPr>
        <w:t>Jurnal SISTEM INFORMASI</w:t>
      </w:r>
      <w:r w:rsidRPr="00F34A5E">
        <w:rPr>
          <w:noProof/>
        </w:rPr>
        <w:t xml:space="preserve">, </w:t>
      </w:r>
      <w:r w:rsidRPr="00F34A5E">
        <w:rPr>
          <w:i/>
          <w:iCs/>
          <w:noProof/>
        </w:rPr>
        <w:t>1</w:t>
      </w:r>
      <w:r w:rsidRPr="00F34A5E">
        <w:rPr>
          <w:noProof/>
        </w:rPr>
        <w:t>(1), 15–26. www.journal.ibmasmi.ac.id</w:t>
      </w:r>
    </w:p>
    <w:p w14:paraId="53717C80"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Wishandy, W., Loisa, R., &amp; Utami, L. S. S. (2019). Fanatisme Penggemar K-Pop Melalui Media Sosial (Studi pada Akun Instagram Fanbase Boyband iKON). </w:t>
      </w:r>
      <w:r w:rsidRPr="00F34A5E">
        <w:rPr>
          <w:i/>
          <w:iCs/>
          <w:noProof/>
        </w:rPr>
        <w:t>Koneksi</w:t>
      </w:r>
      <w:r w:rsidRPr="00F34A5E">
        <w:rPr>
          <w:noProof/>
        </w:rPr>
        <w:t xml:space="preserve">, </w:t>
      </w:r>
      <w:r w:rsidRPr="00F34A5E">
        <w:rPr>
          <w:i/>
          <w:iCs/>
          <w:noProof/>
        </w:rPr>
        <w:t>3</w:t>
      </w:r>
      <w:r w:rsidRPr="00F34A5E">
        <w:rPr>
          <w:noProof/>
        </w:rPr>
        <w:t>(1), 133. https://doi.org/10.24912/kn.v3i1.6156</w:t>
      </w:r>
    </w:p>
    <w:p w14:paraId="43C22FC3" w14:textId="77777777" w:rsidR="00820814" w:rsidRPr="00F34A5E" w:rsidRDefault="00820814" w:rsidP="00820814">
      <w:pPr>
        <w:widowControl w:val="0"/>
        <w:autoSpaceDE w:val="0"/>
        <w:autoSpaceDN w:val="0"/>
        <w:adjustRightInd w:val="0"/>
        <w:spacing w:before="240"/>
        <w:ind w:left="480" w:hanging="480"/>
        <w:jc w:val="both"/>
        <w:rPr>
          <w:noProof/>
        </w:rPr>
      </w:pPr>
      <w:r w:rsidRPr="00F34A5E">
        <w:rPr>
          <w:noProof/>
        </w:rPr>
        <w:t xml:space="preserve">Yusri. (2022). TEORI KULTIVASI ( Analisis Teori Penyuburan Karya Melvin L . Defleur dan Sandra J . Ball-Rokeach dalam Bukunya Theories of Mass Communication Tahun 1988 dan Aplikasinya dalam Pengembangan Anak Usia Dini ) kurang berpedoman kepada teori penyuburan ini . Ha. </w:t>
      </w:r>
      <w:r w:rsidRPr="00F34A5E">
        <w:rPr>
          <w:i/>
          <w:iCs/>
          <w:noProof/>
        </w:rPr>
        <w:t>International Journal SADIDA Islamic Comunication Media Srudies</w:t>
      </w:r>
      <w:r w:rsidRPr="00F34A5E">
        <w:rPr>
          <w:noProof/>
        </w:rPr>
        <w:t xml:space="preserve">, </w:t>
      </w:r>
      <w:r w:rsidRPr="00F34A5E">
        <w:rPr>
          <w:i/>
          <w:iCs/>
          <w:noProof/>
        </w:rPr>
        <w:t>2</w:t>
      </w:r>
      <w:r w:rsidRPr="00F34A5E">
        <w:rPr>
          <w:noProof/>
        </w:rPr>
        <w:t>(1), 1–16. https://journal.ar-raniry.ac.id/index.php/sadida/article/view/2446/1258</w:t>
      </w:r>
    </w:p>
    <w:p w14:paraId="0BAF2FF3" w14:textId="77777777" w:rsidR="00820814" w:rsidRPr="00F34A5E" w:rsidRDefault="00820814" w:rsidP="00820814">
      <w:pPr>
        <w:ind w:firstLine="426"/>
        <w:jc w:val="both"/>
        <w:rPr>
          <w:noProof/>
        </w:rPr>
      </w:pPr>
      <w:r w:rsidRPr="00F34A5E">
        <w:fldChar w:fldCharType="end"/>
      </w:r>
    </w:p>
    <w:p w14:paraId="299F081B" w14:textId="77777777" w:rsidR="00820814" w:rsidRDefault="00820814" w:rsidP="006B146E">
      <w:pPr>
        <w:spacing w:line="360" w:lineRule="auto"/>
        <w:contextualSpacing/>
        <w:jc w:val="both"/>
        <w:rPr>
          <w:b/>
          <w:bCs/>
          <w:color w:val="000000"/>
          <w:sz w:val="24"/>
          <w:szCs w:val="24"/>
        </w:rPr>
      </w:pPr>
    </w:p>
    <w:p w14:paraId="286CD9FD" w14:textId="77777777" w:rsidR="006B146E" w:rsidRDefault="006B146E" w:rsidP="007B797F">
      <w:pPr>
        <w:spacing w:line="360" w:lineRule="auto"/>
        <w:ind w:left="567" w:hanging="567"/>
        <w:contextualSpacing/>
        <w:jc w:val="both"/>
        <w:rPr>
          <w:color w:val="000000"/>
          <w:sz w:val="24"/>
          <w:szCs w:val="24"/>
        </w:rPr>
      </w:pPr>
    </w:p>
    <w:p w14:paraId="72F3784D" w14:textId="77777777" w:rsidR="006B146E" w:rsidRDefault="006B146E" w:rsidP="007B797F">
      <w:pPr>
        <w:spacing w:line="360" w:lineRule="auto"/>
        <w:ind w:left="567" w:hanging="567"/>
        <w:contextualSpacing/>
        <w:jc w:val="both"/>
        <w:rPr>
          <w:color w:val="000000"/>
          <w:sz w:val="24"/>
          <w:szCs w:val="24"/>
        </w:rPr>
      </w:pPr>
    </w:p>
    <w:p w14:paraId="015B276D" w14:textId="77777777" w:rsidR="006B146E" w:rsidRDefault="006B146E" w:rsidP="007B797F">
      <w:pPr>
        <w:spacing w:line="360" w:lineRule="auto"/>
        <w:ind w:left="567" w:hanging="567"/>
        <w:contextualSpacing/>
        <w:jc w:val="both"/>
        <w:rPr>
          <w:color w:val="000000"/>
          <w:sz w:val="24"/>
          <w:szCs w:val="24"/>
        </w:rPr>
      </w:pPr>
    </w:p>
    <w:p w14:paraId="2104210B" w14:textId="77777777" w:rsidR="006B146E" w:rsidRDefault="006B146E" w:rsidP="007B797F">
      <w:pPr>
        <w:spacing w:line="360" w:lineRule="auto"/>
        <w:ind w:left="567" w:hanging="567"/>
        <w:contextualSpacing/>
        <w:jc w:val="both"/>
        <w:rPr>
          <w:color w:val="000000"/>
          <w:sz w:val="24"/>
          <w:szCs w:val="24"/>
        </w:rPr>
      </w:pPr>
    </w:p>
    <w:p w14:paraId="36746F6D" w14:textId="77777777" w:rsidR="006B146E" w:rsidRDefault="006B146E" w:rsidP="007B797F">
      <w:pPr>
        <w:spacing w:line="360" w:lineRule="auto"/>
        <w:ind w:left="567" w:hanging="567"/>
        <w:contextualSpacing/>
        <w:jc w:val="both"/>
        <w:rPr>
          <w:color w:val="000000"/>
          <w:sz w:val="24"/>
          <w:szCs w:val="24"/>
        </w:rPr>
      </w:pPr>
    </w:p>
    <w:p w14:paraId="2BE37211" w14:textId="77777777" w:rsidR="006B146E" w:rsidRDefault="006B146E" w:rsidP="007B797F">
      <w:pPr>
        <w:spacing w:line="360" w:lineRule="auto"/>
        <w:ind w:left="567" w:hanging="567"/>
        <w:contextualSpacing/>
        <w:jc w:val="both"/>
        <w:rPr>
          <w:color w:val="000000"/>
          <w:sz w:val="24"/>
          <w:szCs w:val="24"/>
        </w:rPr>
      </w:pPr>
    </w:p>
    <w:p w14:paraId="4F9BC0A7" w14:textId="77777777" w:rsidR="006B146E" w:rsidRDefault="006B146E" w:rsidP="007B797F">
      <w:pPr>
        <w:spacing w:line="360" w:lineRule="auto"/>
        <w:ind w:left="567" w:hanging="567"/>
        <w:contextualSpacing/>
        <w:jc w:val="both"/>
        <w:rPr>
          <w:color w:val="000000"/>
          <w:sz w:val="24"/>
          <w:szCs w:val="24"/>
        </w:rPr>
      </w:pPr>
    </w:p>
    <w:p w14:paraId="253AB5A4" w14:textId="77777777" w:rsidR="006B146E" w:rsidRDefault="006B146E" w:rsidP="007B797F">
      <w:pPr>
        <w:spacing w:line="360" w:lineRule="auto"/>
        <w:ind w:left="567" w:hanging="567"/>
        <w:contextualSpacing/>
        <w:jc w:val="both"/>
        <w:rPr>
          <w:color w:val="000000"/>
          <w:sz w:val="24"/>
          <w:szCs w:val="24"/>
        </w:rPr>
      </w:pPr>
    </w:p>
    <w:p w14:paraId="5857086D" w14:textId="77777777" w:rsidR="006B146E" w:rsidRDefault="006B146E" w:rsidP="007B797F">
      <w:pPr>
        <w:spacing w:line="360" w:lineRule="auto"/>
        <w:ind w:left="567" w:hanging="567"/>
        <w:contextualSpacing/>
        <w:jc w:val="both"/>
        <w:rPr>
          <w:color w:val="000000"/>
          <w:sz w:val="24"/>
          <w:szCs w:val="24"/>
        </w:rPr>
      </w:pPr>
    </w:p>
    <w:p w14:paraId="1DEB321D" w14:textId="77777777" w:rsidR="006B146E" w:rsidRDefault="006B146E" w:rsidP="007B797F">
      <w:pPr>
        <w:spacing w:line="360" w:lineRule="auto"/>
        <w:ind w:left="567" w:hanging="567"/>
        <w:contextualSpacing/>
        <w:jc w:val="both"/>
        <w:rPr>
          <w:color w:val="000000"/>
          <w:sz w:val="24"/>
          <w:szCs w:val="24"/>
        </w:rPr>
      </w:pPr>
    </w:p>
    <w:p w14:paraId="62EE4751" w14:textId="77777777" w:rsidR="006B146E" w:rsidRDefault="006B146E" w:rsidP="007B797F">
      <w:pPr>
        <w:spacing w:line="360" w:lineRule="auto"/>
        <w:ind w:left="567" w:hanging="567"/>
        <w:contextualSpacing/>
        <w:jc w:val="both"/>
        <w:rPr>
          <w:color w:val="000000"/>
          <w:sz w:val="24"/>
          <w:szCs w:val="24"/>
        </w:rPr>
      </w:pPr>
    </w:p>
    <w:p w14:paraId="6A32E4E3" w14:textId="77777777" w:rsidR="006B146E" w:rsidRDefault="006B146E" w:rsidP="007B797F">
      <w:pPr>
        <w:spacing w:line="360" w:lineRule="auto"/>
        <w:ind w:left="567" w:hanging="567"/>
        <w:contextualSpacing/>
        <w:jc w:val="both"/>
        <w:rPr>
          <w:color w:val="000000"/>
          <w:sz w:val="24"/>
          <w:szCs w:val="24"/>
        </w:rPr>
      </w:pPr>
    </w:p>
    <w:p w14:paraId="3D83B8F9" w14:textId="77777777" w:rsidR="006B146E" w:rsidRDefault="006B146E" w:rsidP="006B146E">
      <w:pPr>
        <w:spacing w:line="360" w:lineRule="auto"/>
        <w:contextualSpacing/>
        <w:jc w:val="both"/>
        <w:rPr>
          <w:color w:val="000000"/>
          <w:sz w:val="24"/>
          <w:szCs w:val="24"/>
        </w:rPr>
      </w:pPr>
    </w:p>
    <w:p w14:paraId="015C0080" w14:textId="77777777" w:rsidR="006B146E" w:rsidRPr="007B797F" w:rsidRDefault="006B146E" w:rsidP="006B146E">
      <w:pPr>
        <w:spacing w:line="360" w:lineRule="auto"/>
        <w:contextualSpacing/>
        <w:jc w:val="both"/>
        <w:rPr>
          <w:color w:val="000000"/>
          <w:sz w:val="24"/>
          <w:szCs w:val="24"/>
        </w:rPr>
      </w:pPr>
    </w:p>
    <w:sectPr w:rsidR="006B146E" w:rsidRPr="007B797F" w:rsidSect="006B146E">
      <w:type w:val="continuous"/>
      <w:pgSz w:w="11907" w:h="16840" w:code="9"/>
      <w:pgMar w:top="1418" w:right="1418" w:bottom="1418" w:left="1701" w:header="1134" w:footer="892"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60E8E2" w14:textId="77777777" w:rsidR="000F4781" w:rsidRDefault="000F4781">
      <w:r>
        <w:separator/>
      </w:r>
    </w:p>
  </w:endnote>
  <w:endnote w:type="continuationSeparator" w:id="0">
    <w:p w14:paraId="19DA52F2" w14:textId="77777777" w:rsidR="000F4781" w:rsidRDefault="000F4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E5A67" w14:textId="77777777" w:rsidR="00AE153F" w:rsidRDefault="00AE153F">
    <w:pPr>
      <w:pStyle w:val="Header"/>
      <w:tabs>
        <w:tab w:val="clear" w:pos="4320"/>
        <w:tab w:val="clear" w:pos="8640"/>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478290" w14:textId="77777777" w:rsidR="00AE153F" w:rsidRDefault="00AE153F">
    <w:pPr>
      <w:contextualSpacing/>
      <w:rPr>
        <w:b/>
        <w:i/>
      </w:rPr>
    </w:pPr>
    <w:r>
      <w:rPr>
        <w:b/>
        <w:i/>
        <w:noProof/>
        <w:lang w:val="id-ID" w:eastAsia="id-ID"/>
      </w:rPr>
      <mc:AlternateContent>
        <mc:Choice Requires="wps">
          <w:drawing>
            <wp:anchor distT="0" distB="0" distL="114300" distR="114300" simplePos="0" relativeHeight="251656704" behindDoc="0" locked="0" layoutInCell="1" allowOverlap="1" wp14:anchorId="422B7258" wp14:editId="17CE6354">
              <wp:simplePos x="0" y="0"/>
              <wp:positionH relativeFrom="column">
                <wp:posOffset>0</wp:posOffset>
              </wp:positionH>
              <wp:positionV relativeFrom="paragraph">
                <wp:posOffset>0</wp:posOffset>
              </wp:positionV>
              <wp:extent cx="635000" cy="635000"/>
              <wp:effectExtent l="9525" t="9525"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15EDDF7" id="_x0000_t32" coordsize="21600,21600" o:spt="32" o:oned="t" path="m,l21600,21600e" filled="f">
              <v:path arrowok="t" fillok="f" o:connecttype="none"/>
              <o:lock v:ext="edit" shapetype="t"/>
            </v:shapetype>
            <v:shape id="AutoShape 2" o:spid="_x0000_s1026" type="#_x0000_t32" style="position:absolute;margin-left:0;margin-top:0;width:50pt;height:50pt;z-index:2516567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OldO63XAQAAmAMA&#10;AA4AAAAAAAAAAAAAAAAALgIAAGRycy9lMm9Eb2MueG1sUEsBAi0AFAAGAAgAAAAhAMse8HbXAAAA&#10;BQEAAA8AAAAAAAAAAAAAAAAAMQQAAGRycy9kb3ducmV2LnhtbFBLBQYAAAAABAAEAPMAAAA1BQAA&#10;AAA=&#10;">
              <o:lock v:ext="edit" selection="t"/>
            </v:shape>
          </w:pict>
        </mc:Fallback>
      </mc:AlternateContent>
    </w:r>
    <w:r>
      <w:rPr>
        <w:b/>
        <w:i/>
        <w:noProof/>
        <w:lang w:val="id-ID" w:eastAsia="id-ID"/>
      </w:rPr>
      <mc:AlternateContent>
        <mc:Choice Requires="wps">
          <w:drawing>
            <wp:anchor distT="0" distB="0" distL="0" distR="0" simplePos="0" relativeHeight="251658752" behindDoc="0" locked="0" layoutInCell="1" allowOverlap="1" wp14:anchorId="63C53A52" wp14:editId="205B4D75">
              <wp:simplePos x="0" y="0"/>
              <wp:positionH relativeFrom="column">
                <wp:posOffset>4445</wp:posOffset>
              </wp:positionH>
              <wp:positionV relativeFrom="paragraph">
                <wp:posOffset>1270</wp:posOffset>
              </wp:positionV>
              <wp:extent cx="5544820" cy="0"/>
              <wp:effectExtent l="13970" t="10795" r="13335" b="8255"/>
              <wp:wrapNone/>
              <wp:docPr id="1" name="4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C17E5D" id="4102" o:spid="_x0000_s1026" type="#_x0000_t32" style="position:absolute;margin-left:.35pt;margin-top:.1pt;width:436.6pt;height:0;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"/>
          </w:pict>
        </mc:Fallback>
      </mc:AlternateContent>
    </w:r>
    <w:r>
      <w:rPr>
        <w:b/>
        <w:i/>
      </w:rPr>
      <w:t>Corresponding Author:</w:t>
    </w:r>
  </w:p>
  <w:p w14:paraId="0B687488" w14:textId="77777777" w:rsidR="00AE153F" w:rsidRPr="006B146E" w:rsidRDefault="006B146E">
    <w:pPr>
      <w:contextualSpacing/>
      <w:rPr>
        <w:highlight w:val="yellow"/>
        <w:lang w:val="id-ID"/>
      </w:rPr>
    </w:pPr>
    <w:r w:rsidRPr="006B146E">
      <w:rPr>
        <w:highlight w:val="yellow"/>
        <w:lang w:val="id-ID"/>
      </w:rPr>
      <w:t>Master of</w:t>
    </w:r>
    <w:r>
      <w:rPr>
        <w:highlight w:val="yellow"/>
        <w:lang w:val="id-ID"/>
      </w:rPr>
      <w:t xml:space="preserve"> Communication Science Program</w:t>
    </w:r>
    <w:r w:rsidRPr="006B146E">
      <w:rPr>
        <w:highlight w:val="yellow"/>
        <w:lang w:val="id-ID"/>
      </w:rPr>
      <w:t>, Diponegoro University</w:t>
    </w:r>
    <w:r w:rsidR="00AE153F" w:rsidRPr="006B146E">
      <w:rPr>
        <w:highlight w:val="yellow"/>
        <w:lang w:val="id-ID"/>
      </w:rPr>
      <w:t>, Indonesia</w:t>
    </w:r>
  </w:p>
  <w:p w14:paraId="414B2AF2" w14:textId="77777777" w:rsidR="00AE153F" w:rsidRDefault="006B146E">
    <w:pPr>
      <w:contextualSpacing/>
    </w:pPr>
    <w:r w:rsidRPr="006B146E">
      <w:rPr>
        <w:highlight w:val="yellow"/>
      </w:rPr>
      <w:t xml:space="preserve">Jl. </w:t>
    </w:r>
    <w:proofErr w:type="spellStart"/>
    <w:r w:rsidRPr="006B146E">
      <w:rPr>
        <w:highlight w:val="yellow"/>
      </w:rPr>
      <w:t>Erlangga</w:t>
    </w:r>
    <w:proofErr w:type="spellEnd"/>
    <w:r w:rsidRPr="006B146E">
      <w:rPr>
        <w:highlight w:val="yellow"/>
      </w:rPr>
      <w:t xml:space="preserve"> Barat No.7 Semarang, 50241</w:t>
    </w:r>
    <w:r w:rsidR="00AE153F" w:rsidRPr="006B146E">
      <w:rPr>
        <w:highlight w:val="yellow"/>
      </w:rPr>
      <w:t xml:space="preserve">, </w:t>
    </w:r>
    <w:r w:rsidR="00AE153F" w:rsidRPr="006B146E">
      <w:rPr>
        <w:highlight w:val="yellow"/>
        <w:lang w:val="id-ID"/>
      </w:rPr>
      <w:t>Indonesia</w:t>
    </w:r>
    <w:r w:rsidR="00AE153F" w:rsidRPr="006B146E">
      <w:rPr>
        <w:highlight w:val="yellow"/>
      </w:rPr>
      <w:t>.</w:t>
    </w:r>
  </w:p>
  <w:p w14:paraId="7BBB5FD3" w14:textId="77777777" w:rsidR="00AE153F" w:rsidRDefault="00AE153F">
    <w:pPr>
      <w:pStyle w:val="Footer"/>
      <w:contextualSpacing/>
      <w:rPr>
        <w:lang w:val="id-ID"/>
      </w:rPr>
    </w:pPr>
    <w:r>
      <w:t xml:space="preserve">Email: </w:t>
    </w:r>
    <w:r w:rsidR="006B146E" w:rsidRPr="006B146E">
      <w:rPr>
        <w:highlight w:val="yellow"/>
        <w:lang w:val="id-ID"/>
      </w:rPr>
      <w:t>email@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8BF263" w14:textId="77777777" w:rsidR="000F4781" w:rsidRDefault="000F4781">
      <w:r>
        <w:separator/>
      </w:r>
    </w:p>
  </w:footnote>
  <w:footnote w:type="continuationSeparator" w:id="0">
    <w:p w14:paraId="64412DAE" w14:textId="77777777" w:rsidR="000F4781" w:rsidRDefault="000F47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84001" w14:textId="77777777" w:rsidR="00AE153F" w:rsidRDefault="00AE153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B146E">
      <w:rPr>
        <w:rStyle w:val="PageNumber"/>
        <w:noProof/>
      </w:rPr>
      <w:t>2</w:t>
    </w:r>
    <w:r>
      <w:rPr>
        <w:rStyle w:val="PageNumber"/>
      </w:rPr>
      <w:fldChar w:fldCharType="end"/>
    </w:r>
  </w:p>
  <w:p w14:paraId="223C6119" w14:textId="77777777" w:rsidR="00AE153F" w:rsidRDefault="00AE153F">
    <w:pPr>
      <w:pStyle w:val="Header"/>
      <w:tabs>
        <w:tab w:val="clear" w:pos="4320"/>
        <w:tab w:val="clear" w:pos="8640"/>
      </w:tabs>
      <w:spacing w:after="240"/>
    </w:pPr>
    <w:r>
      <w:rPr>
        <w:noProof/>
        <w:lang w:val="id-ID" w:eastAsia="id-ID"/>
      </w:rPr>
      <mc:AlternateContent>
        <mc:Choice Requires="wps">
          <w:drawing>
            <wp:anchor distT="0" distB="0" distL="114300" distR="114300" simplePos="0" relativeHeight="251654656" behindDoc="0" locked="0" layoutInCell="1" allowOverlap="1" wp14:anchorId="1F071272" wp14:editId="6D5B63AC">
              <wp:simplePos x="0" y="0"/>
              <wp:positionH relativeFrom="column">
                <wp:posOffset>0</wp:posOffset>
              </wp:positionH>
              <wp:positionV relativeFrom="paragraph">
                <wp:posOffset>0</wp:posOffset>
              </wp:positionV>
              <wp:extent cx="635000" cy="635000"/>
              <wp:effectExtent l="9525" t="9525" r="12700" b="12700"/>
              <wp:wrapNone/>
              <wp:docPr id="7"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4063552" id="_x0000_t32" coordsize="21600,21600" o:spt="32" o:oned="t" path="m,l21600,21600e" filled="f">
              <v:path arrowok="t" fillok="f" o:connecttype="none"/>
              <o:lock v:ext="edit" shapetype="t"/>
            </v:shapetype>
            <v:shape id="AutoShape 7" o:spid="_x0000_s1026" type="#_x0000_t32" style="position:absolute;margin-left:0;margin-top:0;width:50pt;height:50pt;z-index:2516546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Nm8UKfXAQAAmAMA&#10;AA4AAAAAAAAAAAAAAAAALgIAAGRycy9lMm9Eb2MueG1sUEsBAi0AFAAGAAgAAAAhAMse8HbXAAAA&#10;BQEAAA8AAAAAAAAAAAAAAAAAMQQAAGRycy9kb3ducmV2LnhtbFBLBQYAAAAABAAEAPMAAAA1BQAA&#10;AAA=&#10;">
              <o:lock v:ext="edit" selection="t"/>
            </v:shape>
          </w:pict>
        </mc:Fallback>
      </mc:AlternateContent>
    </w:r>
    <w:r>
      <w:rPr>
        <w:noProof/>
        <w:lang w:val="id-ID" w:eastAsia="id-ID"/>
      </w:rPr>
      <mc:AlternateContent>
        <mc:Choice Requires="wps">
          <w:drawing>
            <wp:anchor distT="0" distB="0" distL="0" distR="0" simplePos="0" relativeHeight="251659776" behindDoc="0" locked="0" layoutInCell="1" allowOverlap="1" wp14:anchorId="660BA987" wp14:editId="68739D8C">
              <wp:simplePos x="0" y="0"/>
              <wp:positionH relativeFrom="column">
                <wp:posOffset>23495</wp:posOffset>
              </wp:positionH>
              <wp:positionV relativeFrom="paragraph">
                <wp:posOffset>182880</wp:posOffset>
              </wp:positionV>
              <wp:extent cx="5544820" cy="0"/>
              <wp:effectExtent l="13970" t="11430" r="13335" b="7620"/>
              <wp:wrapNone/>
              <wp:docPr id="6" name="40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D51AE4" id="4098" o:spid="_x0000_s1026" type="#_x0000_t32" style="position:absolute;margin-left:1.85pt;margin-top:14.4pt;width:436.6pt;height:0;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" strokeweight="1pt"/>
          </w:pict>
        </mc:Fallback>
      </mc:AlternateContent>
    </w:r>
    <w:r w:rsidR="006B146E" w:rsidRPr="006B146E">
      <w:t xml:space="preserve"> </w:t>
    </w:r>
    <w:r w:rsidR="006B146E" w:rsidRPr="006B146E">
      <w:rPr>
        <w:noProof/>
        <w:lang w:val="id-ID" w:eastAsia="id-ID"/>
      </w:rPr>
      <w:t xml:space="preserve">Interaksi: Jurnal Ilmu Komunikasi </w:t>
    </w:r>
    <w:r w:rsidRPr="006B146E">
      <w:rPr>
        <w:highlight w:val="yellow"/>
      </w:rPr>
      <w:t xml:space="preserve">Vol. </w:t>
    </w:r>
    <w:r w:rsidR="006B146E" w:rsidRPr="006B146E">
      <w:rPr>
        <w:highlight w:val="yellow"/>
        <w:lang w:val="id-ID"/>
      </w:rPr>
      <w:t>7</w:t>
    </w:r>
    <w:r w:rsidRPr="006B146E">
      <w:rPr>
        <w:highlight w:val="yellow"/>
      </w:rPr>
      <w:t xml:space="preserve">, No. </w:t>
    </w:r>
    <w:r w:rsidR="006B146E" w:rsidRPr="006B146E">
      <w:rPr>
        <w:highlight w:val="yellow"/>
        <w:lang w:val="id-ID"/>
      </w:rPr>
      <w:t>1</w:t>
    </w:r>
    <w:r w:rsidRPr="006B146E">
      <w:rPr>
        <w:highlight w:val="yellow"/>
      </w:rPr>
      <w:t>, January 201</w:t>
    </w:r>
    <w:r w:rsidR="006B146E" w:rsidRPr="006B146E">
      <w:rPr>
        <w:highlight w:val="yellow"/>
        <w:lang w:val="id-ID"/>
      </w:rPr>
      <w:t>8</w:t>
    </w:r>
    <w:r w:rsidR="006B146E" w:rsidRPr="006B146E">
      <w:rPr>
        <w:highlight w:val="yellow"/>
      </w:rPr>
      <w:t>, pp. 1-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4EFB4" w14:textId="77777777" w:rsidR="00AE153F" w:rsidRDefault="00AE153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B146E">
      <w:rPr>
        <w:rStyle w:val="PageNumber"/>
        <w:noProof/>
      </w:rPr>
      <w:t>3</w:t>
    </w:r>
    <w:r>
      <w:rPr>
        <w:rStyle w:val="PageNumber"/>
      </w:rPr>
      <w:fldChar w:fldCharType="end"/>
    </w:r>
  </w:p>
  <w:p w14:paraId="163CA5A2" w14:textId="77777777" w:rsidR="00AE153F" w:rsidRDefault="006B146E" w:rsidP="006B146E">
    <w:pPr>
      <w:pStyle w:val="Header"/>
      <w:pBdr>
        <w:bottom w:val="single" w:sz="4" w:space="1" w:color="auto"/>
      </w:pBdr>
      <w:tabs>
        <w:tab w:val="clear" w:pos="4320"/>
        <w:tab w:val="clear" w:pos="8640"/>
      </w:tabs>
      <w:jc w:val="right"/>
    </w:pPr>
    <w:r>
      <w:rPr>
        <w:lang w:val="id-ID"/>
      </w:rPr>
      <w:t>Nama Penulis</w:t>
    </w:r>
    <w:r w:rsidR="00AE153F">
      <w:t>, et. al</w:t>
    </w:r>
    <w:r w:rsidR="00AE153F">
      <w:rPr>
        <w:lang w:val="id-ID"/>
      </w:rPr>
      <w:t xml:space="preserve"> </w:t>
    </w:r>
    <w:r w:rsidR="00AE153F">
      <w:t xml:space="preserve">/ </w:t>
    </w:r>
    <w:r>
      <w:rPr>
        <w:lang w:val="id-ID"/>
      </w:rPr>
      <w:t>Judul Artikel</w:t>
    </w:r>
    <w:r w:rsidR="00AE153F">
      <w:tab/>
    </w:r>
  </w:p>
  <w:p w14:paraId="2FAB039B" w14:textId="77777777" w:rsidR="00AE153F" w:rsidRDefault="00AE153F">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DCDD5" w14:textId="77777777" w:rsidR="00AE153F" w:rsidRDefault="00AE153F">
    <w:pPr>
      <w:pStyle w:val="Header"/>
      <w:tabs>
        <w:tab w:val="clear" w:pos="4320"/>
        <w:tab w:val="clear" w:pos="8640"/>
      </w:tabs>
      <w:ind w:right="45"/>
      <w:rPr>
        <w:b/>
        <w:color w:val="000000"/>
      </w:rPr>
    </w:pPr>
    <w:r w:rsidRPr="00B9674C">
      <w:rPr>
        <w:b/>
        <w:noProof/>
        <w:color w:val="000000"/>
        <w:sz w:val="24"/>
        <w:lang w:val="id-ID" w:eastAsia="id-ID"/>
      </w:rPr>
      <mc:AlternateContent>
        <mc:Choice Requires="wps">
          <w:drawing>
            <wp:anchor distT="0" distB="0" distL="0" distR="0" simplePos="0" relativeHeight="251660800" behindDoc="0" locked="0" layoutInCell="1" allowOverlap="1" wp14:anchorId="366FE737" wp14:editId="7E05FD45">
              <wp:simplePos x="0" y="0"/>
              <wp:positionH relativeFrom="column">
                <wp:posOffset>4582795</wp:posOffset>
              </wp:positionH>
              <wp:positionV relativeFrom="paragraph">
                <wp:posOffset>-12125</wp:posOffset>
              </wp:positionV>
              <wp:extent cx="965200" cy="219710"/>
              <wp:effectExtent l="0" t="0" r="0" b="1270"/>
              <wp:wrapNone/>
              <wp:docPr id="5" name="4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5200" cy="219710"/>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B74A08" w14:textId="77777777" w:rsidR="00AE153F" w:rsidRDefault="00AE153F">
                          <w:pPr>
                            <w:jc w:val="center"/>
                            <w:rPr>
                              <w:b/>
                              <w:color w:val="FFFFFF"/>
                              <w:sz w:val="16"/>
                              <w:lang w:val="id-ID"/>
                            </w:rPr>
                          </w:pPr>
                          <w:r>
                            <w:rPr>
                              <w:b/>
                              <w:color w:val="FFFFFF"/>
                              <w:sz w:val="16"/>
                              <w:lang w:val="id-ID"/>
                            </w:rPr>
                            <w:t>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6FE737" id="4100" o:spid="_x0000_s1035" style="position:absolute;margin-left:360.85pt;margin-top:-.95pt;width:76pt;height:17.3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" fillcolor="#0070c0" stroked="f">
              <v:textbox>
                <w:txbxContent>
                  <w:p w14:paraId="69B74A08" w14:textId="77777777" w:rsidR="00AE153F" w:rsidRDefault="00AE153F">
                    <w:pPr>
                      <w:jc w:val="center"/>
                      <w:rPr>
                        <w:b/>
                        <w:color w:val="FFFFFF"/>
                        <w:sz w:val="16"/>
                        <w:lang w:val="id-ID"/>
                      </w:rPr>
                    </w:pPr>
                    <w:r>
                      <w:rPr>
                        <w:b/>
                        <w:color w:val="FFFFFF"/>
                        <w:sz w:val="16"/>
                        <w:lang w:val="id-ID"/>
                      </w:rPr>
                      <w:t>OPEN ACCESS</w:t>
                    </w:r>
                  </w:p>
                </w:txbxContent>
              </v:textbox>
            </v:rect>
          </w:pict>
        </mc:Fallback>
      </mc:AlternateContent>
    </w:r>
    <w:r w:rsidR="00B9674C" w:rsidRPr="00B9674C">
      <w:rPr>
        <w:b/>
        <w:noProof/>
        <w:color w:val="000000"/>
        <w:sz w:val="24"/>
        <w:lang w:val="id-ID" w:eastAsia="id-ID"/>
      </w:rPr>
      <w:t>Interaksi: Jurnal Ilmu Komunikasi</w:t>
    </w:r>
  </w:p>
  <w:p w14:paraId="6BEE2F74" w14:textId="77777777" w:rsidR="00AE153F" w:rsidRDefault="00AE153F">
    <w:pPr>
      <w:pStyle w:val="Header"/>
      <w:tabs>
        <w:tab w:val="clear" w:pos="4320"/>
        <w:tab w:val="clear" w:pos="8640"/>
      </w:tabs>
      <w:ind w:right="45"/>
      <w:rPr>
        <w:color w:val="000000"/>
      </w:rPr>
    </w:pPr>
    <w:r w:rsidRPr="00B9674C">
      <w:rPr>
        <w:color w:val="000000"/>
        <w:highlight w:val="yellow"/>
      </w:rPr>
      <w:t>Vol.</w:t>
    </w:r>
    <w:r w:rsidRPr="00B9674C">
      <w:rPr>
        <w:color w:val="000000"/>
        <w:highlight w:val="yellow"/>
        <w:lang w:val="id-ID"/>
      </w:rPr>
      <w:t xml:space="preserve"> </w:t>
    </w:r>
    <w:r w:rsidR="00B9674C" w:rsidRPr="00B9674C">
      <w:rPr>
        <w:color w:val="000000"/>
        <w:highlight w:val="yellow"/>
        <w:lang w:val="id-ID"/>
      </w:rPr>
      <w:t>7</w:t>
    </w:r>
    <w:r w:rsidRPr="00B9674C">
      <w:rPr>
        <w:color w:val="000000"/>
        <w:highlight w:val="yellow"/>
      </w:rPr>
      <w:t>, No.</w:t>
    </w:r>
    <w:r w:rsidRPr="00B9674C">
      <w:rPr>
        <w:color w:val="000000"/>
        <w:highlight w:val="yellow"/>
        <w:lang w:val="id-ID"/>
      </w:rPr>
      <w:t xml:space="preserve"> </w:t>
    </w:r>
    <w:r w:rsidR="00B9674C" w:rsidRPr="00B9674C">
      <w:rPr>
        <w:color w:val="000000"/>
        <w:highlight w:val="yellow"/>
        <w:lang w:val="id-ID"/>
      </w:rPr>
      <w:t>1</w:t>
    </w:r>
    <w:r w:rsidRPr="00B9674C">
      <w:rPr>
        <w:color w:val="000000"/>
        <w:highlight w:val="yellow"/>
      </w:rPr>
      <w:t xml:space="preserve">, </w:t>
    </w:r>
    <w:r w:rsidR="00B9674C" w:rsidRPr="00B9674C">
      <w:rPr>
        <w:color w:val="000000"/>
        <w:highlight w:val="yellow"/>
        <w:lang w:val="id-ID"/>
      </w:rPr>
      <w:t>January</w:t>
    </w:r>
    <w:r w:rsidRPr="00B9674C">
      <w:rPr>
        <w:color w:val="000000"/>
        <w:highlight w:val="yellow"/>
      </w:rPr>
      <w:t xml:space="preserve"> 201</w:t>
    </w:r>
    <w:r w:rsidR="00B9674C" w:rsidRPr="00B9674C">
      <w:rPr>
        <w:color w:val="000000"/>
        <w:highlight w:val="yellow"/>
        <w:lang w:val="id-ID"/>
      </w:rPr>
      <w:t>8</w:t>
    </w:r>
    <w:r w:rsidR="00B9674C" w:rsidRPr="00B9674C">
      <w:rPr>
        <w:color w:val="000000"/>
        <w:highlight w:val="yellow"/>
      </w:rPr>
      <w:t>, pp. 1</w:t>
    </w:r>
    <w:r w:rsidR="00253616" w:rsidRPr="00B9674C">
      <w:rPr>
        <w:color w:val="000000"/>
        <w:highlight w:val="yellow"/>
      </w:rPr>
      <w:t xml:space="preserve"> – 19</w:t>
    </w:r>
  </w:p>
  <w:p w14:paraId="2B9F757F" w14:textId="77777777" w:rsidR="00AE153F" w:rsidRDefault="00B9674C">
    <w:pPr>
      <w:pStyle w:val="Header"/>
      <w:tabs>
        <w:tab w:val="clear" w:pos="4320"/>
        <w:tab w:val="clear" w:pos="8640"/>
      </w:tabs>
      <w:rPr>
        <w:color w:val="000000"/>
        <w:lang w:val="id-ID"/>
      </w:rPr>
    </w:pPr>
    <w:r>
      <w:rPr>
        <w:color w:val="000000"/>
        <w:lang w:val="id-ID"/>
      </w:rPr>
      <w:t xml:space="preserve">ISSN </w:t>
    </w:r>
    <w:r w:rsidRPr="00B9674C">
      <w:rPr>
        <w:color w:val="000000"/>
        <w:lang w:val="id-ID"/>
      </w:rPr>
      <w:t>2310-6051</w:t>
    </w:r>
    <w:r>
      <w:rPr>
        <w:color w:val="000000"/>
        <w:lang w:val="id-ID"/>
      </w:rPr>
      <w:t xml:space="preserve"> (Print), </w:t>
    </w:r>
    <w:r w:rsidR="00AE153F">
      <w:rPr>
        <w:color w:val="000000"/>
      </w:rPr>
      <w:t xml:space="preserve">ISSN </w:t>
    </w:r>
    <w:r w:rsidRPr="00B9674C">
      <w:t xml:space="preserve">2548-4907 </w:t>
    </w:r>
    <w:r w:rsidR="00AE153F">
      <w:rPr>
        <w:color w:val="000000"/>
      </w:rPr>
      <w:t>(online)</w:t>
    </w:r>
  </w:p>
  <w:p w14:paraId="1F6B4276" w14:textId="77777777" w:rsidR="00AE153F" w:rsidRDefault="00AE153F">
    <w:pPr>
      <w:pStyle w:val="Header"/>
      <w:tabs>
        <w:tab w:val="clear" w:pos="4320"/>
        <w:tab w:val="clear" w:pos="8640"/>
      </w:tabs>
      <w:rPr>
        <w:rStyle w:val="PageNumber"/>
        <w:color w:val="000000"/>
      </w:rPr>
    </w:pPr>
    <w:r>
      <w:rPr>
        <w:color w:val="000000"/>
        <w:lang w:val="id-ID"/>
      </w:rPr>
      <w:t xml:space="preserve">Journal hompage </w:t>
    </w:r>
    <w:r w:rsidR="00B9674C" w:rsidRPr="00B9674C">
      <w:t>https://ejournal.undip.ac.id/index.php/interaksi</w:t>
    </w:r>
    <w:r>
      <w:rPr>
        <w:color w:val="000000"/>
      </w:rPr>
      <w:tab/>
      <w:t xml:space="preserve">    </w:t>
    </w:r>
    <w:r>
      <w:rPr>
        <w:color w:val="000000"/>
      </w:rPr>
      <w:tab/>
    </w:r>
  </w:p>
  <w:p w14:paraId="70E15A9E" w14:textId="77777777" w:rsidR="00AE153F" w:rsidRDefault="00AE153F">
    <w:pPr>
      <w:pStyle w:val="Header"/>
      <w:tabs>
        <w:tab w:val="clear" w:pos="4320"/>
        <w:tab w:val="clear" w:pos="8640"/>
      </w:tabs>
      <w:ind w:right="45"/>
      <w:jc w:val="right"/>
      <w:rPr>
        <w:rStyle w:val="PageNumber"/>
        <w:color w:val="000000"/>
      </w:rPr>
    </w:pPr>
    <w:r>
      <w:rPr>
        <w:noProof/>
        <w:color w:val="000000"/>
        <w:lang w:val="id-ID" w:eastAsia="id-ID"/>
      </w:rPr>
      <mc:AlternateContent>
        <mc:Choice Requires="wps">
          <w:drawing>
            <wp:anchor distT="0" distB="0" distL="114300" distR="114300" simplePos="0" relativeHeight="251655680" behindDoc="0" locked="0" layoutInCell="1" allowOverlap="1" wp14:anchorId="46D24D88" wp14:editId="0CF531DA">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0D7FABC" id="_x0000_t32" coordsize="21600,21600" o:spt="32" o:oned="t" path="m,l21600,21600e" filled="f">
              <v:path arrowok="t" fillok="f" o:connecttype="none"/>
              <o:lock v:ext="edit" shapetype="t"/>
            </v:shapetype>
            <v:shape id="AutoShape 4" o:spid="_x0000_s1026" type="#_x0000_t32" style="position:absolute;margin-left:0;margin-top:0;width:50pt;height:50pt;z-index:2516556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PbhphfXAQAAmAMA&#10;AA4AAAAAAAAAAAAAAAAALgIAAGRycy9lMm9Eb2MueG1sUEsBAi0AFAAGAAgAAAAhAMse8HbXAAAA&#10;BQEAAA8AAAAAAAAAAAAAAAAAMQQAAGRycy9kb3ducmV2LnhtbFBLBQYAAAAABAAEAPMAAAA1BQAA&#10;AAA=&#10;">
              <o:lock v:ext="edit" selection="t"/>
            </v:shape>
          </w:pict>
        </mc:Fallback>
      </mc:AlternateContent>
    </w:r>
    <w:r>
      <w:rPr>
        <w:noProof/>
        <w:color w:val="000000"/>
        <w:lang w:val="id-ID" w:eastAsia="id-ID"/>
      </w:rPr>
      <mc:AlternateContent>
        <mc:Choice Requires="wps">
          <w:drawing>
            <wp:anchor distT="0" distB="0" distL="0" distR="0" simplePos="0" relativeHeight="251657728" behindDoc="0" locked="0" layoutInCell="1" allowOverlap="1" wp14:anchorId="35862AB3" wp14:editId="7720D8D6">
              <wp:simplePos x="0" y="0"/>
              <wp:positionH relativeFrom="column">
                <wp:posOffset>4445</wp:posOffset>
              </wp:positionH>
              <wp:positionV relativeFrom="paragraph">
                <wp:posOffset>97790</wp:posOffset>
              </wp:positionV>
              <wp:extent cx="5601970" cy="0"/>
              <wp:effectExtent l="13970" t="12065" r="13335" b="6985"/>
              <wp:wrapNone/>
              <wp:docPr id="3" name="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D0DA0B" id="4101" o:spid="_x0000_s1026" type="#_x0000_t32" style="position:absolute;margin-left:.35pt;margin-top:7.7pt;width:441.1pt;height:0;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" strokeweight="1pt"/>
          </w:pict>
        </mc:Fallback>
      </mc:AlternateContent>
    </w:r>
    <w:r>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B8C878CC"/>
    <w:lvl w:ilvl="0" w:tplc="963295E4">
      <w:start w:val="1"/>
      <w:numFmt w:val="decimal"/>
      <w:lvlText w:val="[%1] "/>
      <w:lvlJc w:val="left"/>
      <w:pPr>
        <w:tabs>
          <w:tab w:val="left" w:pos="360"/>
        </w:tabs>
        <w:ind w:left="360" w:hanging="360"/>
      </w:pPr>
      <w:rPr>
        <w:rFonts w:ascii="Arial" w:hAnsi="Arial" w:hint="default"/>
        <w:b w:val="0"/>
        <w:i w:val="0"/>
        <w:sz w:val="20"/>
        <w:szCs w:val="20"/>
      </w:rPr>
    </w:lvl>
    <w:lvl w:ilvl="1" w:tplc="04090019" w:tentative="1">
      <w:start w:val="1"/>
      <w:numFmt w:val="lowerLetter"/>
      <w:lvlText w:val="%2."/>
      <w:lvlJc w:val="left"/>
      <w:pPr>
        <w:tabs>
          <w:tab w:val="left" w:pos="1080"/>
        </w:tabs>
        <w:ind w:left="1080" w:hanging="360"/>
      </w:p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1" w15:restartNumberingAfterBreak="0">
    <w:nsid w:val="00000002"/>
    <w:multiLevelType w:val="singleLevel"/>
    <w:tmpl w:val="F6C8F98A"/>
    <w:lvl w:ilvl="0">
      <w:start w:val="1"/>
      <w:numFmt w:val="decimal"/>
      <w:pStyle w:val="yange2"/>
      <w:lvlText w:val="%1."/>
      <w:lvlJc w:val="left"/>
      <w:pPr>
        <w:tabs>
          <w:tab w:val="left" w:pos="360"/>
        </w:tabs>
        <w:ind w:left="360" w:hanging="360"/>
      </w:pPr>
    </w:lvl>
  </w:abstractNum>
  <w:abstractNum w:abstractNumId="2" w15:restartNumberingAfterBreak="0">
    <w:nsid w:val="00000003"/>
    <w:multiLevelType w:val="hybridMultilevel"/>
    <w:tmpl w:val="F0523430"/>
    <w:lvl w:ilvl="0" w:tplc="F30472EA">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56D6DE56"/>
    <w:lvl w:ilvl="0" w:tplc="28E0798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DAAA6750"/>
    <w:lvl w:ilvl="0" w:tplc="8C0877A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2C88AC22"/>
    <w:lvl w:ilvl="0" w:tplc="D074B24A">
      <w:start w:val="1"/>
      <w:numFmt w:val="decimal"/>
      <w:lvlText w:val="[%1]"/>
      <w:lvlJc w:val="left"/>
      <w:pPr>
        <w:tabs>
          <w:tab w:val="left" w:pos="360"/>
        </w:tabs>
        <w:ind w:left="360" w:hanging="360"/>
      </w:pPr>
      <w:rPr>
        <w:rFonts w:hint="default"/>
      </w:rPr>
    </w:lvl>
    <w:lvl w:ilvl="1" w:tplc="0409000F">
      <w:start w:val="1"/>
      <w:numFmt w:val="decimal"/>
      <w:lvlText w:val="%2."/>
      <w:lvlJc w:val="left"/>
      <w:pPr>
        <w:tabs>
          <w:tab w:val="left" w:pos="1080"/>
        </w:tabs>
        <w:ind w:left="1080" w:hanging="360"/>
      </w:pPr>
      <w:rPr>
        <w:rFonts w:hint="default"/>
      </w:r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6" w15:restartNumberingAfterBreak="0">
    <w:nsid w:val="00000007"/>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9" w15:restartNumberingAfterBreak="0">
    <w:nsid w:val="0000000A"/>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0" w15:restartNumberingAfterBreak="0">
    <w:nsid w:val="0000000B"/>
    <w:multiLevelType w:val="hybridMultilevel"/>
    <w:tmpl w:val="7AA4584E"/>
    <w:lvl w:ilvl="0" w:tplc="6F5E08A8">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15:restartNumberingAfterBreak="0">
    <w:nsid w:val="0000000C"/>
    <w:multiLevelType w:val="hybridMultilevel"/>
    <w:tmpl w:val="E53CC32E"/>
    <w:lvl w:ilvl="0" w:tplc="9264B2C6">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458"/>
        </w:tabs>
        <w:ind w:left="-458" w:hanging="360"/>
      </w:pPr>
    </w:lvl>
    <w:lvl w:ilvl="2" w:tplc="0409001B" w:tentative="1">
      <w:start w:val="1"/>
      <w:numFmt w:val="lowerRoman"/>
      <w:lvlText w:val="%3."/>
      <w:lvlJc w:val="right"/>
      <w:pPr>
        <w:tabs>
          <w:tab w:val="left" w:pos="262"/>
        </w:tabs>
        <w:ind w:left="262" w:hanging="180"/>
      </w:pPr>
    </w:lvl>
    <w:lvl w:ilvl="3" w:tplc="0409000F" w:tentative="1">
      <w:start w:val="1"/>
      <w:numFmt w:val="decimal"/>
      <w:lvlText w:val="%4."/>
      <w:lvlJc w:val="left"/>
      <w:pPr>
        <w:tabs>
          <w:tab w:val="left" w:pos="982"/>
        </w:tabs>
        <w:ind w:left="982" w:hanging="360"/>
      </w:pPr>
    </w:lvl>
    <w:lvl w:ilvl="4" w:tplc="04090019" w:tentative="1">
      <w:start w:val="1"/>
      <w:numFmt w:val="lowerLetter"/>
      <w:lvlText w:val="%5."/>
      <w:lvlJc w:val="left"/>
      <w:pPr>
        <w:tabs>
          <w:tab w:val="left" w:pos="1702"/>
        </w:tabs>
        <w:ind w:left="1702" w:hanging="360"/>
      </w:pPr>
    </w:lvl>
    <w:lvl w:ilvl="5" w:tplc="0409001B" w:tentative="1">
      <w:start w:val="1"/>
      <w:numFmt w:val="lowerRoman"/>
      <w:lvlText w:val="%6."/>
      <w:lvlJc w:val="right"/>
      <w:pPr>
        <w:tabs>
          <w:tab w:val="left" w:pos="2422"/>
        </w:tabs>
        <w:ind w:left="2422" w:hanging="180"/>
      </w:pPr>
    </w:lvl>
    <w:lvl w:ilvl="6" w:tplc="0409000F" w:tentative="1">
      <w:start w:val="1"/>
      <w:numFmt w:val="decimal"/>
      <w:lvlText w:val="%7."/>
      <w:lvlJc w:val="left"/>
      <w:pPr>
        <w:tabs>
          <w:tab w:val="left" w:pos="3142"/>
        </w:tabs>
        <w:ind w:left="3142" w:hanging="360"/>
      </w:pPr>
    </w:lvl>
    <w:lvl w:ilvl="7" w:tplc="04090019" w:tentative="1">
      <w:start w:val="1"/>
      <w:numFmt w:val="lowerLetter"/>
      <w:lvlText w:val="%8."/>
      <w:lvlJc w:val="left"/>
      <w:pPr>
        <w:tabs>
          <w:tab w:val="left" w:pos="3862"/>
        </w:tabs>
        <w:ind w:left="3862" w:hanging="360"/>
      </w:pPr>
    </w:lvl>
    <w:lvl w:ilvl="8" w:tplc="0409001B" w:tentative="1">
      <w:start w:val="1"/>
      <w:numFmt w:val="lowerRoman"/>
      <w:lvlText w:val="%9."/>
      <w:lvlJc w:val="right"/>
      <w:pPr>
        <w:tabs>
          <w:tab w:val="left" w:pos="4582"/>
        </w:tabs>
        <w:ind w:left="4582" w:hanging="180"/>
      </w:pPr>
    </w:lvl>
  </w:abstractNum>
  <w:abstractNum w:abstractNumId="12" w15:restartNumberingAfterBreak="0">
    <w:nsid w:val="0000000D"/>
    <w:multiLevelType w:val="hybridMultilevel"/>
    <w:tmpl w:val="0230412C"/>
    <w:lvl w:ilvl="0" w:tplc="15DA9126">
      <w:start w:val="1"/>
      <w:numFmt w:val="decimal"/>
      <w:lvlText w:val="[%1]"/>
      <w:lvlJc w:val="left"/>
      <w:pPr>
        <w:tabs>
          <w:tab w:val="left" w:pos="360"/>
        </w:tabs>
        <w:ind w:left="360" w:hanging="360"/>
      </w:pPr>
      <w:rPr>
        <w:rFonts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3" w15:restartNumberingAfterBreak="0">
    <w:nsid w:val="0000000E"/>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FA8C5D3A"/>
    <w:lvl w:ilvl="0" w:tplc="2F08CB6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5" w15:restartNumberingAfterBreak="0">
    <w:nsid w:val="00000010"/>
    <w:multiLevelType w:val="hybridMultilevel"/>
    <w:tmpl w:val="F456218E"/>
    <w:lvl w:ilvl="0" w:tplc="EBEC6870">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6" w15:restartNumberingAfterBreak="0">
    <w:nsid w:val="058B4D02"/>
    <w:multiLevelType w:val="hybridMultilevel"/>
    <w:tmpl w:val="9F4A7EF4"/>
    <w:lvl w:ilvl="0" w:tplc="F08CB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C5F3CD8"/>
    <w:multiLevelType w:val="hybridMultilevel"/>
    <w:tmpl w:val="F6E8D5D8"/>
    <w:lvl w:ilvl="0" w:tplc="85D818A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8" w15:restartNumberingAfterBreak="0">
    <w:nsid w:val="1F8E3605"/>
    <w:multiLevelType w:val="hybridMultilevel"/>
    <w:tmpl w:val="C8A048DE"/>
    <w:lvl w:ilvl="0" w:tplc="76F4D40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1F943748"/>
    <w:multiLevelType w:val="hybridMultilevel"/>
    <w:tmpl w:val="9E383D8E"/>
    <w:lvl w:ilvl="0" w:tplc="0D18A52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7383D1D"/>
    <w:multiLevelType w:val="hybridMultilevel"/>
    <w:tmpl w:val="EF2AE3DE"/>
    <w:lvl w:ilvl="0" w:tplc="0696F06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303F1231"/>
    <w:multiLevelType w:val="hybridMultilevel"/>
    <w:tmpl w:val="D36A29D8"/>
    <w:lvl w:ilvl="0" w:tplc="2062CBD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C5B348A"/>
    <w:multiLevelType w:val="hybridMultilevel"/>
    <w:tmpl w:val="682A8AAA"/>
    <w:lvl w:ilvl="0" w:tplc="FF68E4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18D7D45"/>
    <w:multiLevelType w:val="hybridMultilevel"/>
    <w:tmpl w:val="BBAAF8BA"/>
    <w:lvl w:ilvl="0" w:tplc="D9A2D8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F3836D1"/>
    <w:multiLevelType w:val="hybridMultilevel"/>
    <w:tmpl w:val="232E2684"/>
    <w:lvl w:ilvl="0" w:tplc="F7866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FCC7087"/>
    <w:multiLevelType w:val="hybridMultilevel"/>
    <w:tmpl w:val="4A52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2A0FD6"/>
    <w:multiLevelType w:val="hybridMultilevel"/>
    <w:tmpl w:val="D0A00896"/>
    <w:lvl w:ilvl="0" w:tplc="316E90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BB41ACB"/>
    <w:multiLevelType w:val="hybridMultilevel"/>
    <w:tmpl w:val="449439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5"/>
  </w:num>
  <w:num w:numId="3">
    <w:abstractNumId w:val="3"/>
  </w:num>
  <w:num w:numId="4">
    <w:abstractNumId w:val="0"/>
  </w:num>
  <w:num w:numId="5">
    <w:abstractNumId w:val="9"/>
  </w:num>
  <w:num w:numId="6">
    <w:abstractNumId w:val="17"/>
  </w:num>
  <w:num w:numId="7">
    <w:abstractNumId w:val="1"/>
  </w:num>
  <w:num w:numId="8">
    <w:abstractNumId w:val="13"/>
  </w:num>
  <w:num w:numId="9">
    <w:abstractNumId w:val="11"/>
  </w:num>
  <w:num w:numId="10">
    <w:abstractNumId w:val="14"/>
  </w:num>
  <w:num w:numId="11">
    <w:abstractNumId w:val="6"/>
  </w:num>
  <w:num w:numId="12">
    <w:abstractNumId w:val="4"/>
  </w:num>
  <w:num w:numId="13">
    <w:abstractNumId w:val="2"/>
  </w:num>
  <w:num w:numId="14">
    <w:abstractNumId w:val="15"/>
  </w:num>
  <w:num w:numId="15">
    <w:abstractNumId w:val="7"/>
  </w:num>
  <w:num w:numId="16">
    <w:abstractNumId w:val="10"/>
  </w:num>
  <w:num w:numId="17">
    <w:abstractNumId w:val="8"/>
  </w:num>
  <w:num w:numId="18">
    <w:abstractNumId w:val="27"/>
  </w:num>
  <w:num w:numId="19">
    <w:abstractNumId w:val="25"/>
  </w:num>
  <w:num w:numId="20">
    <w:abstractNumId w:val="19"/>
  </w:num>
  <w:num w:numId="21">
    <w:abstractNumId w:val="24"/>
  </w:num>
  <w:num w:numId="22">
    <w:abstractNumId w:val="21"/>
  </w:num>
  <w:num w:numId="23">
    <w:abstractNumId w:val="20"/>
  </w:num>
  <w:num w:numId="24">
    <w:abstractNumId w:val="18"/>
  </w:num>
  <w:num w:numId="25">
    <w:abstractNumId w:val="23"/>
  </w:num>
  <w:num w:numId="26">
    <w:abstractNumId w:val="16"/>
  </w:num>
  <w:num w:numId="27">
    <w:abstractNumId w:val="26"/>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9A5"/>
    <w:rsid w:val="000F142F"/>
    <w:rsid w:val="000F4781"/>
    <w:rsid w:val="00162106"/>
    <w:rsid w:val="0017224E"/>
    <w:rsid w:val="00235B83"/>
    <w:rsid w:val="00253616"/>
    <w:rsid w:val="00283D6A"/>
    <w:rsid w:val="002E016A"/>
    <w:rsid w:val="003A3CDB"/>
    <w:rsid w:val="004039CF"/>
    <w:rsid w:val="004459AF"/>
    <w:rsid w:val="004823BD"/>
    <w:rsid w:val="00560313"/>
    <w:rsid w:val="005B5992"/>
    <w:rsid w:val="005D3149"/>
    <w:rsid w:val="005E1543"/>
    <w:rsid w:val="00626DDF"/>
    <w:rsid w:val="0064575A"/>
    <w:rsid w:val="006B146E"/>
    <w:rsid w:val="0072484E"/>
    <w:rsid w:val="007B797F"/>
    <w:rsid w:val="007D44F9"/>
    <w:rsid w:val="00820814"/>
    <w:rsid w:val="009A6253"/>
    <w:rsid w:val="00A02723"/>
    <w:rsid w:val="00A7716C"/>
    <w:rsid w:val="00A77672"/>
    <w:rsid w:val="00A86FAC"/>
    <w:rsid w:val="00AE153F"/>
    <w:rsid w:val="00B9674C"/>
    <w:rsid w:val="00BA6861"/>
    <w:rsid w:val="00BB5CCD"/>
    <w:rsid w:val="00C06892"/>
    <w:rsid w:val="00C83507"/>
    <w:rsid w:val="00CF752B"/>
    <w:rsid w:val="00D228EC"/>
    <w:rsid w:val="00D2386B"/>
    <w:rsid w:val="00D47B43"/>
    <w:rsid w:val="00DD1798"/>
    <w:rsid w:val="00EA0C03"/>
    <w:rsid w:val="00F63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0A3F34F"/>
  <w15:docId w15:val="{0CE13A6E-E2FF-4494-B0F4-0CFE4AFAC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7"/>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qFormat/>
    <w:rPr>
      <w:rFonts w:cs="Times New Roman"/>
      <w:b/>
      <w:bCs/>
    </w:rPr>
  </w:style>
  <w:style w:type="paragraph" w:styleId="NormalWeb">
    <w:name w:val="Normal (Web)"/>
    <w:basedOn w:val="Normal"/>
    <w:uiPriority w:val="99"/>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17"/>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5"/>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8739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diyah.eladawiyah@umj.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BB9DB-61DF-4C24-BA29-8726F3627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82919</Words>
  <Characters>1042640</Characters>
  <Application>Microsoft Office Word</Application>
  <DocSecurity>0</DocSecurity>
  <Lines>8688</Lines>
  <Paragraphs>244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22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C</cp:lastModifiedBy>
  <cp:revision>2</cp:revision>
  <cp:lastPrinted>2017-10-26T05:06:00Z</cp:lastPrinted>
  <dcterms:created xsi:type="dcterms:W3CDTF">2023-12-20T03:47:00Z</dcterms:created>
  <dcterms:modified xsi:type="dcterms:W3CDTF">2023-12-20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02fe939-8abb-3b82-9e4e-37446b1bdf85</vt:lpwstr>
  </property>
</Properties>
</file>